
<file path=[Content_Types].xml><?xml version="1.0" encoding="utf-8"?>
<Types xmlns="http://schemas.openxmlformats.org/package/2006/content-types">
  <Default Extension="gif" ContentType="image/gif"/>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C3496B" w14:textId="7DF968B2" w:rsidR="0091556E" w:rsidRPr="003B433D" w:rsidRDefault="003B433D" w:rsidP="001E7CD1">
      <w:pPr>
        <w:jc w:val="center"/>
        <w:rPr>
          <w:rFonts w:ascii="Times New Roman" w:eastAsia="Times New Roman" w:hAnsi="Times New Roman" w:cs="Times New Roman"/>
          <w:b/>
          <w:bCs/>
          <w:sz w:val="28"/>
          <w:szCs w:val="28"/>
        </w:rPr>
      </w:pPr>
      <w:r w:rsidRPr="003B433D">
        <w:rPr>
          <w:rFonts w:ascii="Times New Roman" w:eastAsia="Times New Roman" w:hAnsi="Times New Roman" w:cs="Times New Roman"/>
          <w:b/>
          <w:bCs/>
          <w:sz w:val="28"/>
          <w:szCs w:val="28"/>
        </w:rPr>
        <w:t>STOCK MARKET PREDICTION WITH SENTIMENT ANALYSIS</w:t>
      </w:r>
    </w:p>
    <w:p w14:paraId="2E0D78D6" w14:textId="483BF791" w:rsidR="00235455" w:rsidRPr="00235455" w:rsidRDefault="00480FD7" w:rsidP="00235455">
      <w:pPr>
        <w:jc w:val="center"/>
        <w:rPr>
          <w:rFonts w:ascii="Times New Roman" w:eastAsia="Times New Roman" w:hAnsi="Times New Roman" w:cs="Times New Roman"/>
          <w:b/>
          <w:bCs/>
          <w:sz w:val="24"/>
          <w:szCs w:val="24"/>
        </w:rPr>
      </w:pPr>
      <w:r w:rsidRPr="00480FD7">
        <w:rPr>
          <w:rFonts w:ascii="Times New Roman" w:eastAsia="Times New Roman" w:hAnsi="Times New Roman" w:cs="Times New Roman"/>
          <w:b/>
          <w:bCs/>
          <w:sz w:val="24"/>
          <w:szCs w:val="24"/>
        </w:rPr>
        <w:t>MANUEL GARCIA ACOSTA, PAPA FALL, VIVSWAN SHAH</w:t>
      </w:r>
    </w:p>
    <w:p w14:paraId="5BE2061A" w14:textId="77777777" w:rsidR="00235455" w:rsidRDefault="00235455" w:rsidP="00763455">
      <w:pPr>
        <w:rPr>
          <w:rFonts w:ascii="Times New Roman" w:eastAsia="Times New Roman" w:hAnsi="Times New Roman" w:cs="Times New Roman"/>
          <w:sz w:val="24"/>
          <w:szCs w:val="24"/>
        </w:rPr>
      </w:pPr>
    </w:p>
    <w:p w14:paraId="137124E5" w14:textId="3E3B67F9" w:rsidR="00763455" w:rsidRDefault="00235455" w:rsidP="00763455">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ote: To run the program </w:t>
      </w:r>
      <w:r w:rsidR="00574ECF">
        <w:rPr>
          <w:rFonts w:ascii="Times New Roman" w:eastAsia="Times New Roman" w:hAnsi="Times New Roman" w:cs="Times New Roman"/>
          <w:sz w:val="24"/>
          <w:szCs w:val="24"/>
        </w:rPr>
        <w:t xml:space="preserve">please refer to “README.md” </w:t>
      </w:r>
      <w:r w:rsidR="00384DE9">
        <w:rPr>
          <w:rFonts w:ascii="Times New Roman" w:eastAsia="Times New Roman" w:hAnsi="Times New Roman" w:cs="Times New Roman"/>
          <w:sz w:val="24"/>
          <w:szCs w:val="24"/>
        </w:rPr>
        <w:t xml:space="preserve">text </w:t>
      </w:r>
      <w:r w:rsidR="00574ECF">
        <w:rPr>
          <w:rFonts w:ascii="Times New Roman" w:eastAsia="Times New Roman" w:hAnsi="Times New Roman" w:cs="Times New Roman"/>
          <w:sz w:val="24"/>
          <w:szCs w:val="24"/>
        </w:rPr>
        <w:t xml:space="preserve">file in </w:t>
      </w:r>
      <w:r w:rsidR="00384DE9">
        <w:rPr>
          <w:rFonts w:ascii="Times New Roman" w:eastAsia="Times New Roman" w:hAnsi="Times New Roman" w:cs="Times New Roman"/>
          <w:sz w:val="24"/>
          <w:szCs w:val="24"/>
        </w:rPr>
        <w:t>the zip folder.</w:t>
      </w:r>
    </w:p>
    <w:p w14:paraId="325B4020" w14:textId="77777777" w:rsidR="00235455" w:rsidRDefault="00235455" w:rsidP="00763455">
      <w:pPr>
        <w:rPr>
          <w:rFonts w:ascii="Times New Roman" w:eastAsia="Times New Roman" w:hAnsi="Times New Roman" w:cs="Times New Roman"/>
          <w:sz w:val="24"/>
          <w:szCs w:val="24"/>
        </w:rPr>
      </w:pPr>
    </w:p>
    <w:p w14:paraId="77653A0F" w14:textId="2A56BC8A" w:rsidR="009D294A" w:rsidRPr="00444DF1" w:rsidRDefault="009D294A" w:rsidP="00AE6505">
      <w:pPr>
        <w:pStyle w:val="ListParagraph"/>
        <w:numPr>
          <w:ilvl w:val="0"/>
          <w:numId w:val="5"/>
        </w:numPr>
        <w:ind w:left="360"/>
        <w:rPr>
          <w:rFonts w:ascii="Times New Roman" w:eastAsia="Times New Roman" w:hAnsi="Times New Roman" w:cs="Times New Roman"/>
          <w:b/>
          <w:bCs/>
          <w:sz w:val="24"/>
          <w:szCs w:val="24"/>
        </w:rPr>
      </w:pPr>
      <w:r w:rsidRPr="00444DF1">
        <w:rPr>
          <w:rFonts w:ascii="Times New Roman" w:eastAsia="Times New Roman" w:hAnsi="Times New Roman" w:cs="Times New Roman"/>
          <w:b/>
          <w:bCs/>
          <w:sz w:val="24"/>
          <w:szCs w:val="24"/>
        </w:rPr>
        <w:t>Introduction</w:t>
      </w:r>
    </w:p>
    <w:p w14:paraId="76F0101A" w14:textId="2AF65371" w:rsidR="006558F8" w:rsidRDefault="00444DF1" w:rsidP="002465CD">
      <w:pPr>
        <w:jc w:val="both"/>
        <w:rPr>
          <w:rFonts w:ascii="Times New Roman" w:eastAsia="Times New Roman" w:hAnsi="Times New Roman" w:cs="Times New Roman"/>
          <w:color w:val="000000"/>
          <w:sz w:val="24"/>
          <w:szCs w:val="24"/>
          <w:shd w:val="clear" w:color="auto" w:fill="FFFFFF"/>
        </w:rPr>
      </w:pPr>
      <w:r>
        <w:rPr>
          <w:rFonts w:ascii="Times New Roman" w:eastAsia="Times New Roman" w:hAnsi="Times New Roman" w:cs="Times New Roman"/>
          <w:sz w:val="24"/>
          <w:szCs w:val="24"/>
        </w:rPr>
        <w:t>The stock market</w:t>
      </w:r>
      <w:r w:rsidR="008B427B">
        <w:rPr>
          <w:rFonts w:ascii="Times New Roman" w:eastAsia="Times New Roman" w:hAnsi="Times New Roman" w:cs="Times New Roman"/>
          <w:sz w:val="24"/>
          <w:szCs w:val="24"/>
        </w:rPr>
        <w:t xml:space="preserve"> is </w:t>
      </w:r>
      <w:r w:rsidR="0073563B">
        <w:rPr>
          <w:rFonts w:ascii="Times New Roman" w:eastAsia="Times New Roman" w:hAnsi="Times New Roman" w:cs="Times New Roman"/>
          <w:sz w:val="24"/>
          <w:szCs w:val="24"/>
        </w:rPr>
        <w:t xml:space="preserve">an equity market </w:t>
      </w:r>
      <w:r w:rsidR="004B7F45">
        <w:rPr>
          <w:rFonts w:ascii="Times New Roman" w:eastAsia="Times New Roman" w:hAnsi="Times New Roman" w:cs="Times New Roman"/>
          <w:sz w:val="24"/>
          <w:szCs w:val="24"/>
        </w:rPr>
        <w:t xml:space="preserve">where buyers and sellers </w:t>
      </w:r>
      <w:r w:rsidR="005153D8">
        <w:rPr>
          <w:rFonts w:ascii="Times New Roman" w:eastAsia="Times New Roman" w:hAnsi="Times New Roman" w:cs="Times New Roman"/>
          <w:sz w:val="24"/>
          <w:szCs w:val="24"/>
        </w:rPr>
        <w:t>can</w:t>
      </w:r>
      <w:r w:rsidR="006462C2">
        <w:rPr>
          <w:rFonts w:ascii="Times New Roman" w:eastAsia="Times New Roman" w:hAnsi="Times New Roman" w:cs="Times New Roman"/>
          <w:sz w:val="24"/>
          <w:szCs w:val="24"/>
        </w:rPr>
        <w:t xml:space="preserve"> trade shares of stock</w:t>
      </w:r>
      <w:r w:rsidR="004E3A4A">
        <w:rPr>
          <w:rFonts w:ascii="Times New Roman" w:eastAsia="Times New Roman" w:hAnsi="Times New Roman" w:cs="Times New Roman"/>
          <w:sz w:val="24"/>
          <w:szCs w:val="24"/>
        </w:rPr>
        <w:t xml:space="preserve">s. </w:t>
      </w:r>
      <w:r w:rsidR="00E841DC">
        <w:rPr>
          <w:rFonts w:ascii="Times New Roman" w:eastAsia="Times New Roman" w:hAnsi="Times New Roman" w:cs="Times New Roman"/>
          <w:sz w:val="24"/>
          <w:szCs w:val="24"/>
        </w:rPr>
        <w:t xml:space="preserve">It </w:t>
      </w:r>
      <w:r w:rsidR="00E841DC" w:rsidRPr="00E841DC">
        <w:rPr>
          <w:rFonts w:ascii="Times New Roman" w:eastAsia="Times New Roman" w:hAnsi="Times New Roman" w:cs="Times New Roman"/>
          <w:color w:val="000000"/>
          <w:sz w:val="24"/>
          <w:szCs w:val="24"/>
          <w:shd w:val="clear" w:color="auto" w:fill="FFFFFF"/>
        </w:rPr>
        <w:t>allow</w:t>
      </w:r>
      <w:r w:rsidR="00E841DC">
        <w:rPr>
          <w:rFonts w:ascii="Times New Roman" w:eastAsia="Times New Roman" w:hAnsi="Times New Roman" w:cs="Times New Roman"/>
          <w:color w:val="000000"/>
          <w:sz w:val="24"/>
          <w:szCs w:val="24"/>
          <w:shd w:val="clear" w:color="auto" w:fill="FFFFFF"/>
        </w:rPr>
        <w:t>s</w:t>
      </w:r>
      <w:r w:rsidR="00E841DC" w:rsidRPr="00E841DC">
        <w:rPr>
          <w:rFonts w:ascii="Times New Roman" w:eastAsia="Times New Roman" w:hAnsi="Times New Roman" w:cs="Times New Roman"/>
          <w:color w:val="000000"/>
          <w:sz w:val="24"/>
          <w:szCs w:val="24"/>
          <w:shd w:val="clear" w:color="auto" w:fill="FFFFFF"/>
        </w:rPr>
        <w:t xml:space="preserve"> a wide array of individuals to invest their capital and take part in the economy’s growth. A stock market is often seen as one of the most important indicators of the economic strength of a country since an increase in the price of stocks can be thought of as an increase in investment in companies of such country. </w:t>
      </w:r>
      <w:r w:rsidR="00861E73" w:rsidRPr="00861E73">
        <w:rPr>
          <w:rFonts w:ascii="Times New Roman" w:eastAsia="Times New Roman" w:hAnsi="Times New Roman" w:cs="Times New Roman"/>
          <w:color w:val="000000"/>
          <w:sz w:val="24"/>
          <w:szCs w:val="24"/>
          <w:shd w:val="clear" w:color="auto" w:fill="FFFFFF"/>
        </w:rPr>
        <w:t>Because of the importance of the stock market, it is not surprising to notice that stock return predictability is of the most important concern for investors.</w:t>
      </w:r>
    </w:p>
    <w:p w14:paraId="525E8C30" w14:textId="3BF87BAA" w:rsidR="00361BFD" w:rsidRPr="00E6578A" w:rsidRDefault="00861E73" w:rsidP="00E6578A">
      <w:pPr>
        <w:rPr>
          <w:rFonts w:ascii="Times New Roman" w:eastAsia="Times New Roman" w:hAnsi="Times New Roman" w:cs="Times New Roman"/>
          <w:sz w:val="24"/>
          <w:szCs w:val="24"/>
        </w:rPr>
      </w:pPr>
      <w:r w:rsidRPr="00861E73">
        <w:rPr>
          <w:rFonts w:ascii="Times New Roman" w:eastAsia="Times New Roman" w:hAnsi="Times New Roman" w:cs="Times New Roman"/>
          <w:color w:val="000000"/>
          <w:sz w:val="24"/>
          <w:szCs w:val="24"/>
          <w:shd w:val="clear" w:color="auto" w:fill="FFFFFF"/>
        </w:rPr>
        <w:t>In recent times “investors are exposed to an ever-increasing number of new facts, data and statistics every minute of the day.</w:t>
      </w:r>
      <w:r w:rsidR="00451261">
        <w:rPr>
          <w:rFonts w:ascii="Times New Roman" w:eastAsia="Times New Roman" w:hAnsi="Times New Roman" w:cs="Times New Roman"/>
          <w:color w:val="000000"/>
          <w:sz w:val="24"/>
          <w:szCs w:val="24"/>
          <w:shd w:val="clear" w:color="auto" w:fill="FFFFFF"/>
        </w:rPr>
        <w:t xml:space="preserve"> </w:t>
      </w:r>
      <w:r w:rsidR="009A074C" w:rsidRPr="009A074C">
        <w:rPr>
          <w:rFonts w:ascii="Times New Roman" w:eastAsia="Times New Roman" w:hAnsi="Times New Roman" w:cs="Times New Roman"/>
          <w:color w:val="000000"/>
          <w:sz w:val="24"/>
          <w:szCs w:val="24"/>
          <w:bdr w:val="none" w:sz="0" w:space="0" w:color="auto" w:frame="1"/>
        </w:rPr>
        <w:t>Assessing the predictability of stock returns requires formulating equity premium forecasts on the basis of large sets of conditioning information, but conventional statistical methods fail in such circumstances”</w:t>
      </w:r>
      <w:r w:rsidR="00E8196F">
        <w:rPr>
          <w:rFonts w:ascii="Times New Roman" w:eastAsia="Times New Roman" w:hAnsi="Times New Roman" w:cs="Times New Roman"/>
          <w:color w:val="000000"/>
          <w:sz w:val="24"/>
          <w:szCs w:val="24"/>
          <w:bdr w:val="none" w:sz="0" w:space="0" w:color="auto" w:frame="1"/>
        </w:rPr>
        <w:t xml:space="preserve"> </w:t>
      </w:r>
      <w:r w:rsidR="006B09D9">
        <w:rPr>
          <w:rFonts w:ascii="Times New Roman" w:eastAsia="Times New Roman" w:hAnsi="Times New Roman" w:cs="Times New Roman"/>
          <w:color w:val="000000"/>
          <w:sz w:val="24"/>
          <w:szCs w:val="24"/>
          <w:bdr w:val="none" w:sz="0" w:space="0" w:color="auto" w:frame="1"/>
        </w:rPr>
        <w:t>[</w:t>
      </w:r>
      <w:r w:rsidR="0011474E">
        <w:rPr>
          <w:rFonts w:ascii="Times New Roman" w:eastAsia="Times New Roman" w:hAnsi="Times New Roman" w:cs="Times New Roman"/>
          <w:color w:val="000000"/>
          <w:sz w:val="24"/>
          <w:szCs w:val="24"/>
          <w:bdr w:val="none" w:sz="0" w:space="0" w:color="auto" w:frame="1"/>
        </w:rPr>
        <w:t>1</w:t>
      </w:r>
      <w:r w:rsidR="00DC3139">
        <w:rPr>
          <w:rFonts w:ascii="Times New Roman" w:eastAsia="Times New Roman" w:hAnsi="Times New Roman" w:cs="Times New Roman"/>
          <w:color w:val="000000"/>
          <w:sz w:val="24"/>
          <w:szCs w:val="24"/>
          <w:bdr w:val="none" w:sz="0" w:space="0" w:color="auto" w:frame="1"/>
        </w:rPr>
        <w:t>]</w:t>
      </w:r>
      <w:r w:rsidR="00E7487D">
        <w:rPr>
          <w:rFonts w:ascii="Times New Roman" w:eastAsia="Times New Roman" w:hAnsi="Times New Roman" w:cs="Times New Roman"/>
          <w:sz w:val="24"/>
          <w:szCs w:val="24"/>
        </w:rPr>
        <w:t>.</w:t>
      </w:r>
      <w:r w:rsidR="00341766">
        <w:rPr>
          <w:rFonts w:ascii="Times New Roman" w:eastAsia="Times New Roman" w:hAnsi="Times New Roman" w:cs="Times New Roman"/>
          <w:sz w:val="24"/>
          <w:szCs w:val="24"/>
        </w:rPr>
        <w:t xml:space="preserve"> </w:t>
      </w:r>
      <w:r w:rsidR="004D213C">
        <w:rPr>
          <w:rFonts w:ascii="Times New Roman" w:eastAsia="Times New Roman" w:hAnsi="Times New Roman" w:cs="Times New Roman"/>
          <w:color w:val="000000"/>
          <w:sz w:val="24"/>
          <w:szCs w:val="24"/>
          <w:shd w:val="clear" w:color="auto" w:fill="FFFFFF"/>
        </w:rPr>
        <w:t xml:space="preserve">To access all this data and build </w:t>
      </w:r>
      <w:r w:rsidR="008423A2">
        <w:rPr>
          <w:rFonts w:ascii="Times New Roman" w:eastAsia="Times New Roman" w:hAnsi="Times New Roman" w:cs="Times New Roman"/>
          <w:color w:val="000000"/>
          <w:sz w:val="24"/>
          <w:szCs w:val="24"/>
          <w:shd w:val="clear" w:color="auto" w:fill="FFFFFF"/>
        </w:rPr>
        <w:t xml:space="preserve">models </w:t>
      </w:r>
      <w:r w:rsidR="00111A01">
        <w:rPr>
          <w:rFonts w:ascii="Times New Roman" w:eastAsia="Times New Roman" w:hAnsi="Times New Roman" w:cs="Times New Roman"/>
          <w:color w:val="000000"/>
          <w:sz w:val="24"/>
          <w:szCs w:val="24"/>
          <w:shd w:val="clear" w:color="auto" w:fill="FFFFFF"/>
        </w:rPr>
        <w:t xml:space="preserve">that </w:t>
      </w:r>
      <w:r w:rsidR="00464270">
        <w:rPr>
          <w:rFonts w:ascii="Times New Roman" w:eastAsia="Times New Roman" w:hAnsi="Times New Roman" w:cs="Times New Roman"/>
          <w:color w:val="000000"/>
          <w:sz w:val="24"/>
          <w:szCs w:val="24"/>
          <w:shd w:val="clear" w:color="auto" w:fill="FFFFFF"/>
        </w:rPr>
        <w:t xml:space="preserve">have accurate stock return predictability machine learning has emerged as </w:t>
      </w:r>
      <w:r w:rsidR="00DD731A">
        <w:rPr>
          <w:rFonts w:ascii="Times New Roman" w:eastAsia="Times New Roman" w:hAnsi="Times New Roman" w:cs="Times New Roman"/>
          <w:color w:val="000000"/>
          <w:sz w:val="24"/>
          <w:szCs w:val="24"/>
          <w:shd w:val="clear" w:color="auto" w:fill="FFFFFF"/>
        </w:rPr>
        <w:t xml:space="preserve">a valuable resource. </w:t>
      </w:r>
      <w:r w:rsidR="00B71191" w:rsidRPr="00B71191">
        <w:rPr>
          <w:rFonts w:ascii="Times New Roman" w:eastAsia="Times New Roman" w:hAnsi="Times New Roman" w:cs="Times New Roman"/>
          <w:color w:val="000000"/>
          <w:sz w:val="24"/>
          <w:szCs w:val="24"/>
          <w:shd w:val="clear" w:color="auto" w:fill="FFFFFF"/>
        </w:rPr>
        <w:t>Machine learning models have gained popularity in recent times regarding the study of large-scale data sets, and the financial sector has not been impervious to this.</w:t>
      </w:r>
      <w:r w:rsidR="005B1BF5">
        <w:rPr>
          <w:rFonts w:ascii="Times New Roman" w:eastAsia="Times New Roman" w:hAnsi="Times New Roman" w:cs="Times New Roman"/>
          <w:color w:val="000000"/>
          <w:sz w:val="24"/>
          <w:szCs w:val="24"/>
          <w:shd w:val="clear" w:color="auto" w:fill="FFFFFF"/>
        </w:rPr>
        <w:t xml:space="preserve"> </w:t>
      </w:r>
      <w:r w:rsidR="005B1BF5" w:rsidRPr="005B1BF5">
        <w:rPr>
          <w:rFonts w:ascii="Times New Roman" w:eastAsia="Times New Roman" w:hAnsi="Times New Roman" w:cs="Times New Roman"/>
          <w:color w:val="000000"/>
          <w:sz w:val="24"/>
          <w:szCs w:val="24"/>
          <w:bdr w:val="none" w:sz="0" w:space="0" w:color="auto" w:frame="1"/>
        </w:rPr>
        <w:t>Several ML models have been used to study stock returns</w:t>
      </w:r>
      <w:r w:rsidR="005B1BF5">
        <w:rPr>
          <w:rFonts w:ascii="Times New Roman" w:eastAsia="Times New Roman" w:hAnsi="Times New Roman" w:cs="Times New Roman"/>
          <w:sz w:val="24"/>
          <w:szCs w:val="24"/>
        </w:rPr>
        <w:t xml:space="preserve"> </w:t>
      </w:r>
      <w:r w:rsidR="00AA5716">
        <w:rPr>
          <w:rFonts w:ascii="Times New Roman" w:eastAsia="Times New Roman" w:hAnsi="Times New Roman" w:cs="Times New Roman"/>
          <w:sz w:val="24"/>
          <w:szCs w:val="24"/>
        </w:rPr>
        <w:t xml:space="preserve">by </w:t>
      </w:r>
      <w:r w:rsidR="00FD1B00">
        <w:rPr>
          <w:rFonts w:ascii="Times New Roman" w:eastAsia="Times New Roman" w:hAnsi="Times New Roman" w:cs="Times New Roman"/>
          <w:sz w:val="24"/>
          <w:szCs w:val="24"/>
        </w:rPr>
        <w:t xml:space="preserve">using </w:t>
      </w:r>
      <w:r w:rsidR="00FD1B00" w:rsidRPr="00FD1B00">
        <w:rPr>
          <w:rFonts w:ascii="Times New Roman" w:eastAsia="Times New Roman" w:hAnsi="Times New Roman" w:cs="Times New Roman"/>
          <w:color w:val="000000"/>
          <w:sz w:val="24"/>
          <w:szCs w:val="24"/>
          <w:bdr w:val="none" w:sz="0" w:space="0" w:color="auto" w:frame="1"/>
        </w:rPr>
        <w:t>lagged (past) stock returns as features and the future stock return as the output values.</w:t>
      </w:r>
    </w:p>
    <w:p w14:paraId="5FF4D86E" w14:textId="1501224C" w:rsidR="00AE6505" w:rsidRDefault="00AE6505" w:rsidP="002465CD">
      <w:pPr>
        <w:jc w:val="both"/>
        <w:rPr>
          <w:rFonts w:ascii="Times New Roman" w:eastAsia="Times New Roman" w:hAnsi="Times New Roman" w:cs="Times New Roman"/>
          <w:sz w:val="24"/>
          <w:szCs w:val="24"/>
        </w:rPr>
      </w:pPr>
    </w:p>
    <w:p w14:paraId="58F4D973" w14:textId="60DE6170" w:rsidR="002D0CB8" w:rsidRDefault="1C3A9D1B" w:rsidP="00AE6505">
      <w:pPr>
        <w:pStyle w:val="ListParagraph"/>
        <w:numPr>
          <w:ilvl w:val="0"/>
          <w:numId w:val="5"/>
        </w:numPr>
        <w:ind w:left="360"/>
        <w:rPr>
          <w:rFonts w:ascii="Times New Roman" w:eastAsia="Times New Roman" w:hAnsi="Times New Roman" w:cs="Times New Roman"/>
          <w:b/>
          <w:bCs/>
          <w:sz w:val="24"/>
          <w:szCs w:val="24"/>
        </w:rPr>
      </w:pPr>
      <w:r w:rsidRPr="008B427B">
        <w:rPr>
          <w:rFonts w:ascii="Times New Roman" w:eastAsia="Times New Roman" w:hAnsi="Times New Roman" w:cs="Times New Roman"/>
          <w:b/>
          <w:bCs/>
          <w:sz w:val="24"/>
          <w:szCs w:val="24"/>
        </w:rPr>
        <w:t>Project description and goals</w:t>
      </w:r>
    </w:p>
    <w:p w14:paraId="76F9B030" w14:textId="2BBCBC26" w:rsidR="00B0269C" w:rsidRDefault="00053C2C" w:rsidP="42AF5DD1">
      <w:pPr>
        <w:jc w:val="both"/>
        <w:rPr>
          <w:rFonts w:ascii="Times New Roman" w:eastAsia="Times New Roman" w:hAnsi="Times New Roman" w:cs="Times New Roman"/>
          <w:color w:val="000000"/>
          <w:sz w:val="24"/>
          <w:szCs w:val="24"/>
          <w:shd w:val="clear" w:color="auto" w:fill="FFFFFF"/>
        </w:rPr>
      </w:pPr>
      <w:r w:rsidRPr="00053C2C">
        <w:rPr>
          <w:rFonts w:ascii="Times New Roman" w:eastAsia="Times New Roman" w:hAnsi="Times New Roman" w:cs="Times New Roman"/>
          <w:color w:val="000000"/>
          <w:sz w:val="24"/>
          <w:szCs w:val="24"/>
          <w:shd w:val="clear" w:color="auto" w:fill="FFFFFF"/>
        </w:rPr>
        <w:t xml:space="preserve">The main objective of our project is to predict the daily stock </w:t>
      </w:r>
      <w:r w:rsidR="092BDF18" w:rsidRPr="00053C2C">
        <w:rPr>
          <w:rFonts w:ascii="Times New Roman" w:eastAsia="Times New Roman" w:hAnsi="Times New Roman" w:cs="Times New Roman"/>
          <w:color w:val="000000"/>
          <w:sz w:val="24"/>
          <w:szCs w:val="24"/>
          <w:shd w:val="clear" w:color="auto" w:fill="FFFFFF"/>
        </w:rPr>
        <w:t>price</w:t>
      </w:r>
      <w:r w:rsidRPr="00053C2C">
        <w:rPr>
          <w:rFonts w:ascii="Times New Roman" w:eastAsia="Times New Roman" w:hAnsi="Times New Roman" w:cs="Times New Roman"/>
          <w:color w:val="000000"/>
          <w:sz w:val="24"/>
          <w:szCs w:val="24"/>
          <w:shd w:val="clear" w:color="auto" w:fill="FFFFFF"/>
        </w:rPr>
        <w:t xml:space="preserve"> on the US stock market and</w:t>
      </w:r>
      <w:r w:rsidR="092BDF18" w:rsidRPr="00053C2C">
        <w:rPr>
          <w:rFonts w:ascii="Times New Roman" w:eastAsia="Times New Roman" w:hAnsi="Times New Roman" w:cs="Times New Roman"/>
          <w:color w:val="000000"/>
          <w:sz w:val="24"/>
          <w:szCs w:val="24"/>
          <w:shd w:val="clear" w:color="auto" w:fill="FFFFFF"/>
        </w:rPr>
        <w:t>,</w:t>
      </w:r>
      <w:r w:rsidRPr="00053C2C">
        <w:rPr>
          <w:rFonts w:ascii="Times New Roman" w:eastAsia="Times New Roman" w:hAnsi="Times New Roman" w:cs="Times New Roman"/>
          <w:color w:val="000000"/>
          <w:sz w:val="24"/>
          <w:szCs w:val="24"/>
          <w:shd w:val="clear" w:color="auto" w:fill="FFFFFF"/>
        </w:rPr>
        <w:t xml:space="preserve"> specifically</w:t>
      </w:r>
      <w:r w:rsidR="092BDF18" w:rsidRPr="00053C2C">
        <w:rPr>
          <w:rFonts w:ascii="Times New Roman" w:eastAsia="Times New Roman" w:hAnsi="Times New Roman" w:cs="Times New Roman"/>
          <w:color w:val="000000"/>
          <w:sz w:val="24"/>
          <w:szCs w:val="24"/>
          <w:shd w:val="clear" w:color="auto" w:fill="FFFFFF"/>
        </w:rPr>
        <w:t>,</w:t>
      </w:r>
      <w:r w:rsidRPr="00053C2C">
        <w:rPr>
          <w:rFonts w:ascii="Times New Roman" w:eastAsia="Times New Roman" w:hAnsi="Times New Roman" w:cs="Times New Roman"/>
          <w:color w:val="000000"/>
          <w:sz w:val="24"/>
          <w:szCs w:val="24"/>
          <w:shd w:val="clear" w:color="auto" w:fill="FFFFFF"/>
        </w:rPr>
        <w:t xml:space="preserve"> a selection of 50 companies in the S&amp;P 500 </w:t>
      </w:r>
      <w:r w:rsidRPr="42AF5DD1">
        <w:rPr>
          <w:rFonts w:ascii="Times New Roman" w:eastAsia="Times New Roman" w:hAnsi="Times New Roman" w:cs="Times New Roman"/>
          <w:color w:val="000000" w:themeColor="text1"/>
          <w:sz w:val="24"/>
          <w:szCs w:val="24"/>
        </w:rPr>
        <w:t>(</w:t>
      </w:r>
      <w:r w:rsidR="092BDF18" w:rsidRPr="42AF5DD1">
        <w:rPr>
          <w:rFonts w:ascii="Times New Roman" w:eastAsia="Times New Roman" w:hAnsi="Times New Roman" w:cs="Times New Roman"/>
          <w:color w:val="000000" w:themeColor="text1"/>
          <w:sz w:val="24"/>
          <w:szCs w:val="24"/>
        </w:rPr>
        <w:t>Standard and Poor’s 500</w:t>
      </w:r>
      <w:r w:rsidRPr="42AF5DD1">
        <w:rPr>
          <w:rFonts w:ascii="Times New Roman" w:eastAsia="Times New Roman" w:hAnsi="Times New Roman" w:cs="Times New Roman"/>
          <w:color w:val="000000" w:themeColor="text1"/>
          <w:sz w:val="24"/>
          <w:szCs w:val="24"/>
        </w:rPr>
        <w:t>)</w:t>
      </w:r>
      <w:r w:rsidR="42AF5DD1" w:rsidRPr="42AF5DD1">
        <w:rPr>
          <w:rFonts w:ascii="Times New Roman" w:eastAsia="Times New Roman" w:hAnsi="Times New Roman" w:cs="Times New Roman"/>
          <w:color w:val="000000" w:themeColor="text1"/>
          <w:sz w:val="24"/>
          <w:szCs w:val="24"/>
        </w:rPr>
        <w:t xml:space="preserve"> </w:t>
      </w:r>
      <w:r w:rsidRPr="42AF5DD1">
        <w:rPr>
          <w:rFonts w:ascii="Times New Roman" w:eastAsia="Times New Roman" w:hAnsi="Times New Roman" w:cs="Times New Roman"/>
          <w:color w:val="000000" w:themeColor="text1"/>
          <w:sz w:val="24"/>
          <w:szCs w:val="24"/>
        </w:rPr>
        <w:fldChar w:fldCharType="begin"/>
      </w:r>
      <w:r w:rsidRPr="42AF5DD1">
        <w:rPr>
          <w:rFonts w:ascii="Times New Roman" w:eastAsia="Times New Roman" w:hAnsi="Times New Roman" w:cs="Times New Roman"/>
          <w:color w:val="000000" w:themeColor="text1"/>
          <w:sz w:val="24"/>
          <w:szCs w:val="24"/>
        </w:rPr>
        <w:instrText xml:space="preserve"> ADDIN ZOTERO_ITEM CSL_CITATION {"citationID":"zywzD7br","properties":{"formattedCitation":"[1]","plainCitation":"[1]","noteIndex":0},"citationItems":[{"id":410,"uris":["http://zotero.org/users/9123845/items/CRR9RC3G"],"itemData":{"id":410,"type":"article-journal","abstract":"In this paper, the daily returns of the S&amp;P 500 stock market index are predicted using a variety of different machine learning methods. We propose a new multinomial classiﬁcation approach to forecasting stock returns. The multinomial approach can isolate the noisy ﬂuctuation around zero return and allows us to focus on predicting the more informative large absolute returns. Our insample and out-of-sample forecasting results indicate signiﬁcant return predictability from a statistical point of view. Moreover, all the machine learning methods considered outperform the benchmark buy-and-hold strategy in a real-life trading simulation. The gradient boosting machine is the top-performer in terms of both the statistical and economic evaluation criteria.","container-title":"The Journal of Finance and Data Science","DOI":"10.1016/j.jfds.2020.09.001","ISSN":"24059188","journalAbbreviation":"The Journal of Finance and Data Science","language":"en","page":"86-106","source":"DOI.org (Crossref)","title":"Forecasting multinomial stock returns using machine learning methods","URL":"https://linkinghub.elsevier.com/retrieve/pii/S2405918820300143","volume":"6","author":[{"family":"Nevasalmi","given":"Lauri"}],"accessed":{"date-parts":[["2022",3,21]]},"issued":{"date-parts":[["2020",11]]}}}],"schema":"https://github.com/citation-style-language/schema/raw/master/csl-citation.json"} </w:instrText>
      </w:r>
      <w:r w:rsidR="00A97CF6">
        <w:rPr>
          <w:rFonts w:ascii="Times New Roman" w:eastAsia="Times New Roman" w:hAnsi="Times New Roman" w:cs="Times New Roman"/>
          <w:color w:val="000000" w:themeColor="text1"/>
          <w:sz w:val="24"/>
          <w:szCs w:val="24"/>
        </w:rPr>
        <w:fldChar w:fldCharType="separate"/>
      </w:r>
      <w:r w:rsidRPr="42AF5DD1">
        <w:rPr>
          <w:rFonts w:ascii="Times New Roman" w:eastAsia="Times New Roman" w:hAnsi="Times New Roman" w:cs="Times New Roman"/>
          <w:color w:val="000000" w:themeColor="text1"/>
          <w:sz w:val="24"/>
          <w:szCs w:val="24"/>
        </w:rPr>
        <w:fldChar w:fldCharType="end"/>
      </w:r>
      <w:r w:rsidRPr="00053C2C">
        <w:rPr>
          <w:rFonts w:ascii="Times New Roman" w:eastAsia="Times New Roman" w:hAnsi="Times New Roman" w:cs="Times New Roman"/>
          <w:color w:val="000000"/>
          <w:sz w:val="24"/>
          <w:szCs w:val="24"/>
          <w:shd w:val="clear" w:color="auto" w:fill="FFFFFF"/>
        </w:rPr>
        <w:t xml:space="preserve">index. We chose </w:t>
      </w:r>
      <w:r w:rsidR="092BDF18" w:rsidRPr="00053C2C">
        <w:rPr>
          <w:rFonts w:ascii="Times New Roman" w:eastAsia="Times New Roman" w:hAnsi="Times New Roman" w:cs="Times New Roman"/>
          <w:color w:val="000000"/>
          <w:sz w:val="24"/>
          <w:szCs w:val="24"/>
          <w:shd w:val="clear" w:color="auto" w:fill="FFFFFF"/>
        </w:rPr>
        <w:t>this</w:t>
      </w:r>
      <w:r w:rsidRPr="00053C2C">
        <w:rPr>
          <w:rFonts w:ascii="Times New Roman" w:eastAsia="Times New Roman" w:hAnsi="Times New Roman" w:cs="Times New Roman"/>
          <w:color w:val="000000"/>
          <w:sz w:val="24"/>
          <w:szCs w:val="24"/>
          <w:shd w:val="clear" w:color="auto" w:fill="FFFFFF"/>
        </w:rPr>
        <w:t xml:space="preserve"> index, which tracks the performance of 500 leading companies in the US economy, since it is one of the most used indices for tracking the performance of the US stock market.</w:t>
      </w:r>
      <w:r w:rsidR="000809A1">
        <w:rPr>
          <w:rFonts w:ascii="Times New Roman" w:eastAsia="Times New Roman" w:hAnsi="Times New Roman" w:cs="Times New Roman"/>
          <w:color w:val="000000"/>
          <w:sz w:val="24"/>
          <w:szCs w:val="24"/>
          <w:shd w:val="clear" w:color="auto" w:fill="FFFFFF"/>
        </w:rPr>
        <w:t xml:space="preserve"> </w:t>
      </w:r>
      <w:r w:rsidR="00DB0686" w:rsidRPr="00DB0686">
        <w:rPr>
          <w:rFonts w:ascii="Times New Roman" w:eastAsia="Times New Roman" w:hAnsi="Times New Roman" w:cs="Times New Roman"/>
          <w:color w:val="000000"/>
          <w:sz w:val="24"/>
          <w:szCs w:val="24"/>
          <w:shd w:val="clear" w:color="auto" w:fill="FFFFFF"/>
        </w:rPr>
        <w:t xml:space="preserve">“Directional prediction of stock returns is based on forecasting whether returns are greater than some pre-specified threshold. Previous research mainly focuses on sign prediction, where this threshold is equal to zero (i.e., </w:t>
      </w:r>
      <w:r w:rsidR="2CEE4C80" w:rsidRPr="00DB0686">
        <w:rPr>
          <w:rFonts w:ascii="Times New Roman" w:eastAsia="Times New Roman" w:hAnsi="Times New Roman" w:cs="Times New Roman"/>
          <w:color w:val="000000"/>
          <w:sz w:val="24"/>
          <w:szCs w:val="24"/>
          <w:shd w:val="clear" w:color="auto" w:fill="FFFFFF"/>
        </w:rPr>
        <w:t>whether the return is positive or negative)” [2].</w:t>
      </w:r>
      <w:r w:rsidR="008538BF">
        <w:rPr>
          <w:rFonts w:ascii="Times New Roman" w:eastAsia="Times New Roman" w:hAnsi="Times New Roman" w:cs="Times New Roman"/>
          <w:color w:val="000000"/>
          <w:sz w:val="24"/>
          <w:szCs w:val="24"/>
          <w:shd w:val="clear" w:color="auto" w:fill="FFFFFF"/>
        </w:rPr>
        <w:fldChar w:fldCharType="begin"/>
      </w:r>
      <w:r w:rsidR="008538BF">
        <w:rPr>
          <w:rFonts w:ascii="Times New Roman" w:eastAsia="Times New Roman" w:hAnsi="Times New Roman" w:cs="Times New Roman"/>
          <w:color w:val="000000"/>
          <w:sz w:val="24"/>
          <w:szCs w:val="24"/>
          <w:shd w:val="clear" w:color="auto" w:fill="FFFFFF"/>
        </w:rPr>
        <w:instrText xml:space="preserve"> ADDIN ZOTERO_ITEM CSL_CITATION {"citationID":"zywzD7br","properties":{"formattedCitation":"[1]","plainCitation":"[1]","noteIndex":0},"citationItems":[{"id":410,"uris":["http://zotero.org/users/9123845/items/CRR9RC3G"],"itemData":{"id":410,"type":"article-journal","abstract":"In this paper, the daily returns of the S&amp;P 500 stock market index are predicted using a variety of different machine learning methods. We propose a new multinomial classiﬁcation approach to forecasting stock returns. The multinomial approach can isolate the noisy ﬂuctuation around zero return and allows us to focus on predicting the more informative large absolute returns. Our insample and out-of-sample forecasting results indicate signiﬁcant return predictability from a statistical point of view. Moreover, all the machine learning methods considered outperform the benchmark buy-and-hold strategy in a real-life trading simulation. The gradient boosting machine is the top-performer in terms of both the statistical and economic evaluation criteria.","container-title":"The Journal of Finance and Data Science","DOI":"10.1016/j.jfds.2020.09.001","ISSN":"24059188","journalAbbreviation":"The Journal of Finance and Data Science","language":"en","page":"86-106","source":"DOI.org (Crossref)","title":"Forecasting multinomial stock returns using machine learning methods","URL":"https://linkinghub.elsevier.com/retrieve/pii/S2405918820300143","volume":"6","author":[{"family":"Nevasalmi","given":"Lauri"}],"accessed":{"date-parts":[["2022",3,21]]},"issued":{"date-parts":[["2020",11]]}}}],"schema":"https://github.com/citation-style-language/schema/raw/master/csl-citation.json"} </w:instrText>
      </w:r>
      <w:r w:rsidR="00A97CF6">
        <w:rPr>
          <w:rFonts w:ascii="Times New Roman" w:eastAsia="Times New Roman" w:hAnsi="Times New Roman" w:cs="Times New Roman"/>
          <w:color w:val="000000"/>
          <w:sz w:val="24"/>
          <w:szCs w:val="24"/>
          <w:shd w:val="clear" w:color="auto" w:fill="FFFFFF"/>
        </w:rPr>
        <w:fldChar w:fldCharType="separate"/>
      </w:r>
      <w:r w:rsidR="008538BF">
        <w:rPr>
          <w:rFonts w:ascii="Times New Roman" w:eastAsia="Times New Roman" w:hAnsi="Times New Roman" w:cs="Times New Roman"/>
          <w:color w:val="000000"/>
          <w:sz w:val="24"/>
          <w:szCs w:val="24"/>
          <w:shd w:val="clear" w:color="auto" w:fill="FFFFFF"/>
        </w:rPr>
        <w:fldChar w:fldCharType="end"/>
      </w:r>
    </w:p>
    <w:p w14:paraId="27523E7B" w14:textId="6C904D7D" w:rsidR="00DB0686" w:rsidRPr="00DB0686" w:rsidRDefault="00DB0686" w:rsidP="002465CD">
      <w:pPr>
        <w:jc w:val="both"/>
        <w:rPr>
          <w:rFonts w:ascii="Times New Roman" w:eastAsia="Times New Roman" w:hAnsi="Times New Roman" w:cs="Times New Roman"/>
          <w:sz w:val="24"/>
          <w:szCs w:val="24"/>
        </w:rPr>
      </w:pPr>
      <w:r w:rsidRPr="00DB0686">
        <w:rPr>
          <w:rFonts w:ascii="Times New Roman" w:eastAsia="Times New Roman" w:hAnsi="Times New Roman" w:cs="Times New Roman"/>
          <w:color w:val="000000"/>
          <w:sz w:val="24"/>
          <w:szCs w:val="24"/>
          <w:shd w:val="clear" w:color="auto" w:fill="FFFFFF"/>
        </w:rPr>
        <w:t xml:space="preserve">For our study we will be using neural networks with data from the years 2014-2019 to train models that predict the next day’s return </w:t>
      </w:r>
      <w:r w:rsidR="2CEE4C80" w:rsidRPr="00DB0686">
        <w:rPr>
          <w:rFonts w:ascii="Times New Roman" w:eastAsia="Times New Roman" w:hAnsi="Times New Roman" w:cs="Times New Roman"/>
          <w:color w:val="000000"/>
          <w:sz w:val="24"/>
          <w:szCs w:val="24"/>
          <w:shd w:val="clear" w:color="auto" w:fill="FFFFFF"/>
        </w:rPr>
        <w:t>(price).</w:t>
      </w:r>
      <w:r w:rsidRPr="00DB0686">
        <w:rPr>
          <w:rFonts w:ascii="Times New Roman" w:eastAsia="Times New Roman" w:hAnsi="Times New Roman" w:cs="Times New Roman"/>
          <w:color w:val="000000"/>
          <w:sz w:val="24"/>
          <w:szCs w:val="24"/>
          <w:shd w:val="clear" w:color="auto" w:fill="FFFFFF"/>
        </w:rPr>
        <w:t xml:space="preserve"> We do not consider the most recent years because of the large effect of the COVID-19 pandemic on the global economy. </w:t>
      </w:r>
      <w:r w:rsidR="00771F81">
        <w:rPr>
          <w:rFonts w:ascii="Times New Roman" w:eastAsia="Times New Roman" w:hAnsi="Times New Roman" w:cs="Times New Roman"/>
          <w:color w:val="000000"/>
          <w:sz w:val="24"/>
          <w:szCs w:val="24"/>
          <w:shd w:val="clear" w:color="auto" w:fill="FFFFFF"/>
        </w:rPr>
        <w:t>Choosing a year such as</w:t>
      </w:r>
      <w:r w:rsidR="00A57F86">
        <w:rPr>
          <w:rFonts w:ascii="Times New Roman" w:eastAsia="Times New Roman" w:hAnsi="Times New Roman" w:cs="Times New Roman"/>
          <w:color w:val="000000"/>
          <w:sz w:val="24"/>
          <w:szCs w:val="24"/>
          <w:shd w:val="clear" w:color="auto" w:fill="FFFFFF"/>
        </w:rPr>
        <w:t xml:space="preserve"> 2020 </w:t>
      </w:r>
      <w:r w:rsidR="00264928">
        <w:rPr>
          <w:rFonts w:ascii="Times New Roman" w:eastAsia="Times New Roman" w:hAnsi="Times New Roman" w:cs="Times New Roman"/>
          <w:color w:val="000000"/>
          <w:sz w:val="24"/>
          <w:szCs w:val="24"/>
          <w:shd w:val="clear" w:color="auto" w:fill="FFFFFF"/>
        </w:rPr>
        <w:t>would</w:t>
      </w:r>
      <w:r w:rsidR="00A57F86">
        <w:rPr>
          <w:rFonts w:ascii="Times New Roman" w:eastAsia="Times New Roman" w:hAnsi="Times New Roman" w:cs="Times New Roman"/>
          <w:color w:val="000000"/>
          <w:sz w:val="24"/>
          <w:szCs w:val="24"/>
          <w:shd w:val="clear" w:color="auto" w:fill="FFFFFF"/>
        </w:rPr>
        <w:t xml:space="preserve"> be difficult due to the </w:t>
      </w:r>
      <w:r w:rsidR="2F3FCEBC">
        <w:rPr>
          <w:rFonts w:ascii="Times New Roman" w:eastAsia="Times New Roman" w:hAnsi="Times New Roman" w:cs="Times New Roman"/>
          <w:color w:val="000000"/>
          <w:sz w:val="24"/>
          <w:szCs w:val="24"/>
          <w:shd w:val="clear" w:color="auto" w:fill="FFFFFF"/>
        </w:rPr>
        <w:t>increased volatility –as compared</w:t>
      </w:r>
      <w:r w:rsidR="00E434C1">
        <w:rPr>
          <w:rFonts w:ascii="Times New Roman" w:eastAsia="Times New Roman" w:hAnsi="Times New Roman" w:cs="Times New Roman"/>
          <w:color w:val="000000"/>
          <w:sz w:val="24"/>
          <w:szCs w:val="24"/>
          <w:shd w:val="clear" w:color="auto" w:fill="FFFFFF"/>
        </w:rPr>
        <w:t xml:space="preserve"> to </w:t>
      </w:r>
      <w:r w:rsidR="28276792">
        <w:rPr>
          <w:rFonts w:ascii="Times New Roman" w:eastAsia="Times New Roman" w:hAnsi="Times New Roman" w:cs="Times New Roman"/>
          <w:color w:val="000000"/>
          <w:sz w:val="24"/>
          <w:szCs w:val="24"/>
          <w:shd w:val="clear" w:color="auto" w:fill="FFFFFF"/>
        </w:rPr>
        <w:t xml:space="preserve">a </w:t>
      </w:r>
      <w:r w:rsidR="00E434C1">
        <w:rPr>
          <w:rFonts w:ascii="Times New Roman" w:eastAsia="Times New Roman" w:hAnsi="Times New Roman" w:cs="Times New Roman"/>
          <w:color w:val="000000"/>
          <w:sz w:val="24"/>
          <w:szCs w:val="24"/>
          <w:shd w:val="clear" w:color="auto" w:fill="FFFFFF"/>
        </w:rPr>
        <w:t xml:space="preserve">normal </w:t>
      </w:r>
      <w:r w:rsidR="28276792">
        <w:rPr>
          <w:rFonts w:ascii="Times New Roman" w:eastAsia="Times New Roman" w:hAnsi="Times New Roman" w:cs="Times New Roman"/>
          <w:color w:val="000000"/>
          <w:sz w:val="24"/>
          <w:szCs w:val="24"/>
          <w:shd w:val="clear" w:color="auto" w:fill="FFFFFF"/>
        </w:rPr>
        <w:t xml:space="preserve">scenario- </w:t>
      </w:r>
      <w:r w:rsidR="00E434C1">
        <w:rPr>
          <w:rFonts w:ascii="Times New Roman" w:eastAsia="Times New Roman" w:hAnsi="Times New Roman" w:cs="Times New Roman"/>
          <w:color w:val="000000"/>
          <w:sz w:val="24"/>
          <w:szCs w:val="24"/>
          <w:shd w:val="clear" w:color="auto" w:fill="FFFFFF"/>
        </w:rPr>
        <w:t xml:space="preserve">that the pandemic had on </w:t>
      </w:r>
      <w:r w:rsidR="28276792">
        <w:rPr>
          <w:rFonts w:ascii="Times New Roman" w:eastAsia="Times New Roman" w:hAnsi="Times New Roman" w:cs="Times New Roman"/>
          <w:color w:val="000000"/>
          <w:sz w:val="24"/>
          <w:szCs w:val="24"/>
          <w:shd w:val="clear" w:color="auto" w:fill="FFFFFF"/>
        </w:rPr>
        <w:t xml:space="preserve">the </w:t>
      </w:r>
      <w:r w:rsidR="00E434C1">
        <w:rPr>
          <w:rFonts w:ascii="Times New Roman" w:eastAsia="Times New Roman" w:hAnsi="Times New Roman" w:cs="Times New Roman"/>
          <w:color w:val="000000"/>
          <w:sz w:val="24"/>
          <w:szCs w:val="24"/>
          <w:shd w:val="clear" w:color="auto" w:fill="FFFFFF"/>
        </w:rPr>
        <w:t xml:space="preserve">stock </w:t>
      </w:r>
      <w:r w:rsidR="28276792">
        <w:rPr>
          <w:rFonts w:ascii="Times New Roman" w:eastAsia="Times New Roman" w:hAnsi="Times New Roman" w:cs="Times New Roman"/>
          <w:color w:val="000000"/>
          <w:sz w:val="24"/>
          <w:szCs w:val="24"/>
          <w:shd w:val="clear" w:color="auto" w:fill="FFFFFF"/>
        </w:rPr>
        <w:t>market</w:t>
      </w:r>
      <w:r w:rsidR="00E434C1">
        <w:rPr>
          <w:rFonts w:ascii="Times New Roman" w:eastAsia="Times New Roman" w:hAnsi="Times New Roman" w:cs="Times New Roman"/>
          <w:color w:val="000000"/>
          <w:sz w:val="24"/>
          <w:szCs w:val="24"/>
          <w:shd w:val="clear" w:color="auto" w:fill="FFFFFF"/>
        </w:rPr>
        <w:t>.</w:t>
      </w:r>
    </w:p>
    <w:p w14:paraId="21843B9F" w14:textId="4E9EBFF8" w:rsidR="009B4AD0" w:rsidRPr="009B4AD0" w:rsidRDefault="79049529" w:rsidP="002465CD">
      <w:pPr>
        <w:jc w:val="both"/>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shd w:val="clear" w:color="auto" w:fill="FFFFFF"/>
        </w:rPr>
        <w:lastRenderedPageBreak/>
        <w:t>W</w:t>
      </w:r>
      <w:r w:rsidR="000809A1" w:rsidRPr="000809A1">
        <w:rPr>
          <w:rFonts w:ascii="Times New Roman" w:eastAsia="Times New Roman" w:hAnsi="Times New Roman" w:cs="Times New Roman"/>
          <w:color w:val="000000"/>
          <w:sz w:val="24"/>
          <w:szCs w:val="24"/>
          <w:shd w:val="clear" w:color="auto" w:fill="FFFFFF"/>
        </w:rPr>
        <w:t xml:space="preserve">e will be using LSTM (Long short-term memory) neural networks with sentiment analysis with pre-trained BERT (Bidirectional Encoder Representations from Transformers) using information from the years 2014-2018 to train models that predict the return for 2019. </w:t>
      </w:r>
      <w:r w:rsidR="38934E58" w:rsidRPr="009B4AD0">
        <w:rPr>
          <w:rFonts w:ascii="Times New Roman" w:eastAsia="Times New Roman" w:hAnsi="Times New Roman" w:cs="Times New Roman"/>
          <w:color w:val="000000"/>
          <w:sz w:val="24"/>
          <w:szCs w:val="24"/>
          <w:shd w:val="clear" w:color="auto" w:fill="FFFFFF"/>
        </w:rPr>
        <w:t>The features we will use are the lagged entries of each stock</w:t>
      </w:r>
      <w:r w:rsidR="3AA03BEA" w:rsidRPr="009B4AD0">
        <w:rPr>
          <w:rFonts w:ascii="Times New Roman" w:eastAsia="Times New Roman" w:hAnsi="Times New Roman" w:cs="Times New Roman"/>
          <w:color w:val="000000"/>
          <w:sz w:val="24"/>
          <w:szCs w:val="24"/>
          <w:shd w:val="clear" w:color="auto" w:fill="FFFFFF"/>
        </w:rPr>
        <w:t xml:space="preserve"> and sentiment analysis of headlines where the company is mentioned.</w:t>
      </w:r>
      <w:r w:rsidR="38934E58" w:rsidRPr="009B4AD0">
        <w:rPr>
          <w:rFonts w:ascii="Times New Roman" w:eastAsia="Times New Roman" w:hAnsi="Times New Roman" w:cs="Times New Roman"/>
          <w:color w:val="000000"/>
          <w:sz w:val="24"/>
          <w:szCs w:val="24"/>
          <w:shd w:val="clear" w:color="auto" w:fill="FFFFFF"/>
        </w:rPr>
        <w:t xml:space="preserve"> We intended to follow Nevasalmi methodology, who states that lag lengths beyond ten trading days are found to be uninformative </w:t>
      </w:r>
      <w:r w:rsidR="008538BF">
        <w:rPr>
          <w:rFonts w:ascii="Times New Roman" w:eastAsia="Times New Roman" w:hAnsi="Times New Roman" w:cs="Times New Roman"/>
          <w:color w:val="000000"/>
          <w:sz w:val="24"/>
          <w:szCs w:val="24"/>
          <w:shd w:val="clear" w:color="auto" w:fill="FFFFFF"/>
        </w:rPr>
        <w:fldChar w:fldCharType="begin"/>
      </w:r>
      <w:r w:rsidR="008538BF">
        <w:rPr>
          <w:rFonts w:ascii="Times New Roman" w:eastAsia="Times New Roman" w:hAnsi="Times New Roman" w:cs="Times New Roman"/>
          <w:color w:val="000000"/>
          <w:sz w:val="24"/>
          <w:szCs w:val="24"/>
          <w:shd w:val="clear" w:color="auto" w:fill="FFFFFF"/>
        </w:rPr>
        <w:instrText xml:space="preserve"> ADDIN ZOTERO_ITEM CSL_CITATION {"citationID":"8PzS7G6N","properties":{"formattedCitation":"[1]","plainCitation":"[1]","noteIndex":0},"citationItems":[{"id":410,"uris":["http://zotero.org/users/9123845/items/CRR9RC3G"],"itemData":{"id":410,"type":"article-journal","abstract":"In this paper, the daily returns of the S&amp;P 500 stock market index are predicted using a variety of different machine learning methods. We propose a new multinomial classiﬁcation approach to forecasting stock returns. The multinomial approach can isolate the noisy ﬂuctuation around zero return and allows us to focus on predicting the more informative large absolute returns. Our insample and out-of-sample forecasting results indicate signiﬁcant return predictability from a statistical point of view. Moreover, all the machine learning methods considered outperform the benchmark buy-and-hold strategy in a real-life trading simulation. The gradient boosting machine is the top-performer in terms of both the statistical and economic evaluation criteria.","container-title":"The Journal of Finance and Data Science","DOI":"10.1016/j.jfds.2020.09.001","ISSN":"24059188","journalAbbreviation":"The Journal of Finance and Data Science","language":"en","page":"86-106","source":"DOI.org (Crossref)","title":"Forecasting multinomial stock returns using machine learning methods","URL":"https://linkinghub.elsevier.com/retrieve/pii/S2405918820300143","volume":"6","author":[{"family":"Nevasalmi","given":"Lauri"}],"accessed":{"date-parts":[["2022",3,21]]},"issued":{"date-parts":[["2020",11]]}}}],"schema":"https://github.com/citation-style-language/schema/raw/master/csl-citation.json"} </w:instrText>
      </w:r>
      <w:r w:rsidR="008538BF">
        <w:rPr>
          <w:rFonts w:ascii="Times New Roman" w:eastAsia="Times New Roman" w:hAnsi="Times New Roman" w:cs="Times New Roman"/>
          <w:color w:val="000000"/>
          <w:sz w:val="24"/>
          <w:szCs w:val="24"/>
          <w:shd w:val="clear" w:color="auto" w:fill="FFFFFF"/>
        </w:rPr>
        <w:fldChar w:fldCharType="separate"/>
      </w:r>
      <w:r w:rsidR="1C687C9A" w:rsidRPr="7C82131B">
        <w:rPr>
          <w:rFonts w:ascii="Times New Roman" w:hAnsi="Times New Roman" w:cs="Times New Roman"/>
          <w:sz w:val="24"/>
          <w:szCs w:val="24"/>
        </w:rPr>
        <w:t>[</w:t>
      </w:r>
      <w:r w:rsidR="1CDF3ABF">
        <w:rPr>
          <w:rFonts w:ascii="Times New Roman" w:hAnsi="Times New Roman" w:cs="Times New Roman"/>
          <w:sz w:val="24"/>
          <w:szCs w:val="24"/>
        </w:rPr>
        <w:t>2</w:t>
      </w:r>
      <w:r w:rsidR="1C687C9A" w:rsidRPr="7C82131B">
        <w:rPr>
          <w:rFonts w:ascii="Times New Roman" w:hAnsi="Times New Roman" w:cs="Times New Roman"/>
          <w:sz w:val="24"/>
          <w:szCs w:val="24"/>
        </w:rPr>
        <w:t>]</w:t>
      </w:r>
      <w:r w:rsidR="008538BF">
        <w:rPr>
          <w:rFonts w:ascii="Times New Roman" w:eastAsia="Times New Roman" w:hAnsi="Times New Roman" w:cs="Times New Roman"/>
          <w:color w:val="000000"/>
          <w:sz w:val="24"/>
          <w:szCs w:val="24"/>
          <w:shd w:val="clear" w:color="auto" w:fill="FFFFFF"/>
        </w:rPr>
        <w:fldChar w:fldCharType="end"/>
      </w:r>
      <w:r w:rsidR="38934E58" w:rsidRPr="009B4AD0">
        <w:rPr>
          <w:rFonts w:ascii="Times New Roman" w:eastAsia="Times New Roman" w:hAnsi="Times New Roman" w:cs="Times New Roman"/>
          <w:color w:val="000000"/>
          <w:sz w:val="24"/>
          <w:szCs w:val="24"/>
          <w:shd w:val="clear" w:color="auto" w:fill="FFFFFF"/>
        </w:rPr>
        <w:t xml:space="preserve"> but ended using 50 lagged entries due to the improvement in the results. For the performance metric we will be measuring the accuracy of the models using the </w:t>
      </w:r>
      <w:r w:rsidR="2A690DCC" w:rsidRPr="7A1F6BE9">
        <w:rPr>
          <w:rFonts w:ascii="Times New Roman" w:eastAsia="Times New Roman" w:hAnsi="Times New Roman" w:cs="Times New Roman"/>
          <w:sz w:val="24"/>
          <w:szCs w:val="24"/>
          <w:shd w:val="clear" w:color="auto" w:fill="FFFFFF"/>
        </w:rPr>
        <w:t>Mean Absolute Percentage Error (MAPE).</w:t>
      </w:r>
    </w:p>
    <w:p w14:paraId="6E067E51" w14:textId="015EED3E" w:rsidR="00053C2C" w:rsidRPr="00053C2C" w:rsidRDefault="00053C2C" w:rsidP="00053C2C">
      <w:pPr>
        <w:spacing w:after="0" w:line="240" w:lineRule="auto"/>
        <w:rPr>
          <w:rFonts w:ascii="Times New Roman" w:eastAsia="Times New Roman" w:hAnsi="Times New Roman" w:cs="Times New Roman"/>
          <w:sz w:val="24"/>
          <w:szCs w:val="24"/>
        </w:rPr>
      </w:pPr>
    </w:p>
    <w:p w14:paraId="3E49D6EB" w14:textId="09A7EC3B" w:rsidR="009D0783" w:rsidRDefault="00936CBB" w:rsidP="00AE6505">
      <w:pPr>
        <w:pStyle w:val="ListParagraph"/>
        <w:numPr>
          <w:ilvl w:val="0"/>
          <w:numId w:val="6"/>
        </w:numPr>
        <w:ind w:left="360"/>
        <w:rPr>
          <w:rFonts w:ascii="Times New Roman" w:eastAsia="Times New Roman" w:hAnsi="Times New Roman" w:cs="Times New Roman"/>
          <w:b/>
          <w:sz w:val="24"/>
          <w:szCs w:val="24"/>
        </w:rPr>
      </w:pPr>
      <w:r w:rsidRPr="008B427B">
        <w:rPr>
          <w:rFonts w:ascii="Times New Roman" w:hAnsi="Times New Roman" w:cs="Times New Roman"/>
          <w:b/>
          <w:sz w:val="24"/>
          <w:szCs w:val="24"/>
        </w:rPr>
        <w:t xml:space="preserve">Data </w:t>
      </w:r>
      <w:r w:rsidR="00FD190D">
        <w:rPr>
          <w:rFonts w:ascii="Times New Roman" w:hAnsi="Times New Roman" w:cs="Times New Roman"/>
          <w:b/>
          <w:sz w:val="24"/>
          <w:szCs w:val="24"/>
        </w:rPr>
        <w:t>Preprocessing</w:t>
      </w:r>
    </w:p>
    <w:p w14:paraId="02757F4F" w14:textId="69088E37" w:rsidR="00936CBB" w:rsidRDefault="00D71479" w:rsidP="000F186B">
      <w:pPr>
        <w:jc w:val="both"/>
        <w:rPr>
          <w:rFonts w:ascii="Times New Roman" w:eastAsia="Times New Roman" w:hAnsi="Times New Roman" w:cs="Times New Roman"/>
          <w:sz w:val="24"/>
          <w:szCs w:val="24"/>
        </w:rPr>
      </w:pPr>
      <w:r w:rsidRPr="006D2299">
        <w:rPr>
          <w:rFonts w:ascii="Times New Roman" w:eastAsia="Times New Roman" w:hAnsi="Times New Roman" w:cs="Times New Roman"/>
          <w:bCs/>
          <w:noProof/>
          <w:sz w:val="24"/>
          <w:szCs w:val="24"/>
        </w:rPr>
        <w:drawing>
          <wp:anchor distT="0" distB="0" distL="114300" distR="114300" simplePos="0" relativeHeight="251658240" behindDoc="0" locked="0" layoutInCell="1" allowOverlap="1" wp14:anchorId="16EC9374" wp14:editId="2D8E8BBC">
            <wp:simplePos x="0" y="0"/>
            <wp:positionH relativeFrom="margin">
              <wp:align>right</wp:align>
            </wp:positionH>
            <wp:positionV relativeFrom="paragraph">
              <wp:posOffset>8255</wp:posOffset>
            </wp:positionV>
            <wp:extent cx="2882900" cy="3905250"/>
            <wp:effectExtent l="0" t="0" r="0" b="0"/>
            <wp:wrapSquare wrapText="bothSides"/>
            <wp:docPr id="11" name="Graphic 10">
              <a:extLst xmlns:a="http://schemas.openxmlformats.org/drawingml/2006/main">
                <a:ext uri="{FF2B5EF4-FFF2-40B4-BE49-F238E27FC236}">
                  <a16:creationId xmlns:a16="http://schemas.microsoft.com/office/drawing/2014/main" id="{7CEF0ADA-FD8A-4CBB-B857-6CB9CF4D3E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phic 10">
                      <a:extLst>
                        <a:ext uri="{FF2B5EF4-FFF2-40B4-BE49-F238E27FC236}">
                          <a16:creationId xmlns:a16="http://schemas.microsoft.com/office/drawing/2014/main" id="{7CEF0ADA-FD8A-4CBB-B857-6CB9CF4D3EC0}"/>
                        </a:ext>
                      </a:extLst>
                    </pic:cNvPr>
                    <pic:cNvPicPr>
                      <a:picLocks noChangeAspect="1"/>
                    </pic:cNvPicPr>
                  </pic:nvPicPr>
                  <pic:blipFill rotWithShape="1">
                    <a:blip r:embed="rId7">
                      <a:extLst>
                        <a:ext uri="{28A0092B-C50C-407E-A947-70E740481C1C}">
                          <a14:useLocalDpi xmlns:a14="http://schemas.microsoft.com/office/drawing/2010/main" val="0"/>
                        </a:ext>
                        <a:ext uri="{96DAC541-7B7A-43D3-8B79-37D633B846F1}">
                          <asvg:svgBlip xmlns:asvg="http://schemas.microsoft.com/office/drawing/2016/SVG/main" r:embed="rId8"/>
                        </a:ext>
                      </a:extLst>
                    </a:blip>
                    <a:srcRect l="44698" t="30555" r="20938" b="36528"/>
                    <a:stretch/>
                  </pic:blipFill>
                  <pic:spPr>
                    <a:xfrm>
                      <a:off x="0" y="0"/>
                      <a:ext cx="2882900" cy="3905250"/>
                    </a:xfrm>
                    <a:prstGeom prst="rect">
                      <a:avLst/>
                    </a:prstGeom>
                  </pic:spPr>
                </pic:pic>
              </a:graphicData>
            </a:graphic>
            <wp14:sizeRelH relativeFrom="page">
              <wp14:pctWidth>0</wp14:pctWidth>
            </wp14:sizeRelH>
            <wp14:sizeRelV relativeFrom="page">
              <wp14:pctHeight>0</wp14:pctHeight>
            </wp14:sizeRelV>
          </wp:anchor>
        </w:drawing>
      </w:r>
      <w:r w:rsidR="00A97F5E">
        <w:rPr>
          <w:rFonts w:ascii="Times New Roman" w:eastAsia="Times New Roman" w:hAnsi="Times New Roman" w:cs="Times New Roman"/>
          <w:bCs/>
          <w:sz w:val="24"/>
          <w:szCs w:val="24"/>
        </w:rPr>
        <w:t xml:space="preserve">To </w:t>
      </w:r>
      <w:r w:rsidR="00BA53F1">
        <w:rPr>
          <w:rFonts w:ascii="Times New Roman" w:eastAsia="Times New Roman" w:hAnsi="Times New Roman" w:cs="Times New Roman"/>
          <w:bCs/>
          <w:sz w:val="24"/>
          <w:szCs w:val="24"/>
        </w:rPr>
        <w:t xml:space="preserve">train a neural network model like LSTM, data needed to be </w:t>
      </w:r>
      <w:r w:rsidR="00BF22EC">
        <w:rPr>
          <w:rFonts w:ascii="Times New Roman" w:eastAsia="Times New Roman" w:hAnsi="Times New Roman" w:cs="Times New Roman"/>
          <w:bCs/>
          <w:sz w:val="24"/>
          <w:szCs w:val="24"/>
        </w:rPr>
        <w:t xml:space="preserve">normalized properly. The </w:t>
      </w:r>
      <w:r w:rsidR="002D4955">
        <w:rPr>
          <w:rFonts w:ascii="Times New Roman" w:eastAsia="Times New Roman" w:hAnsi="Times New Roman" w:cs="Times New Roman"/>
          <w:bCs/>
          <w:sz w:val="24"/>
          <w:szCs w:val="24"/>
        </w:rPr>
        <w:t xml:space="preserve">process of the data preprocessing </w:t>
      </w:r>
      <w:r w:rsidR="00377169">
        <w:rPr>
          <w:rFonts w:ascii="Times New Roman" w:eastAsia="Times New Roman" w:hAnsi="Times New Roman" w:cs="Times New Roman"/>
          <w:bCs/>
          <w:sz w:val="24"/>
          <w:szCs w:val="24"/>
        </w:rPr>
        <w:t>was as follows:</w:t>
      </w:r>
    </w:p>
    <w:p w14:paraId="2C0F3B7E" w14:textId="3B26A12A" w:rsidR="00377169" w:rsidRDefault="6BE3E851" w:rsidP="4C96F618">
      <w:pPr>
        <w:pStyle w:val="ListParagraph"/>
        <w:numPr>
          <w:ilvl w:val="0"/>
          <w:numId w:val="7"/>
        </w:numPr>
        <w:ind w:left="810"/>
        <w:jc w:val="both"/>
        <w:rPr>
          <w:rFonts w:ascii="Times New Roman" w:eastAsia="Times New Roman" w:hAnsi="Times New Roman" w:cs="Times New Roman"/>
          <w:sz w:val="24"/>
          <w:szCs w:val="24"/>
        </w:rPr>
      </w:pPr>
      <w:r w:rsidRPr="4C96F618">
        <w:rPr>
          <w:rFonts w:ascii="Times New Roman" w:eastAsia="Times New Roman" w:hAnsi="Times New Roman" w:cs="Times New Roman"/>
          <w:sz w:val="24"/>
          <w:szCs w:val="24"/>
        </w:rPr>
        <w:t>Collecting Sentiment Analysis data.</w:t>
      </w:r>
    </w:p>
    <w:p w14:paraId="659FA909" w14:textId="6C7D6677" w:rsidR="000F186B" w:rsidRDefault="0F9C6A0F" w:rsidP="4C96F618">
      <w:pPr>
        <w:pStyle w:val="ListParagraph"/>
        <w:numPr>
          <w:ilvl w:val="1"/>
          <w:numId w:val="7"/>
        </w:numPr>
        <w:ind w:left="1170"/>
        <w:jc w:val="both"/>
        <w:rPr>
          <w:rFonts w:ascii="Times New Roman" w:eastAsia="Times New Roman" w:hAnsi="Times New Roman" w:cs="Times New Roman"/>
          <w:sz w:val="24"/>
          <w:szCs w:val="24"/>
        </w:rPr>
      </w:pPr>
      <w:r w:rsidRPr="4C96F618">
        <w:rPr>
          <w:rFonts w:ascii="Times New Roman" w:eastAsia="Times New Roman" w:hAnsi="Times New Roman" w:cs="Times New Roman"/>
          <w:sz w:val="24"/>
          <w:szCs w:val="24"/>
        </w:rPr>
        <w:t xml:space="preserve">Download news </w:t>
      </w:r>
      <w:r w:rsidR="1ADE4275" w:rsidRPr="4C96F618">
        <w:rPr>
          <w:rFonts w:ascii="Times New Roman" w:eastAsia="Times New Roman" w:hAnsi="Times New Roman" w:cs="Times New Roman"/>
          <w:sz w:val="24"/>
          <w:szCs w:val="24"/>
        </w:rPr>
        <w:t xml:space="preserve">headline </w:t>
      </w:r>
      <w:r w:rsidRPr="4C96F618">
        <w:rPr>
          <w:rFonts w:ascii="Times New Roman" w:eastAsia="Times New Roman" w:hAnsi="Times New Roman" w:cs="Times New Roman"/>
          <w:sz w:val="24"/>
          <w:szCs w:val="24"/>
        </w:rPr>
        <w:t>data (the dataset</w:t>
      </w:r>
      <w:r w:rsidR="35666B44" w:rsidRPr="4C96F618">
        <w:rPr>
          <w:rFonts w:ascii="Times New Roman" w:eastAsia="Times New Roman" w:hAnsi="Times New Roman" w:cs="Times New Roman"/>
          <w:sz w:val="24"/>
          <w:szCs w:val="24"/>
        </w:rPr>
        <w:t xml:space="preserve"> “analyst_ratings_processed.csv”</w:t>
      </w:r>
      <w:r w:rsidRPr="4C96F618">
        <w:rPr>
          <w:rFonts w:ascii="Times New Roman" w:eastAsia="Times New Roman" w:hAnsi="Times New Roman" w:cs="Times New Roman"/>
          <w:sz w:val="24"/>
          <w:szCs w:val="24"/>
        </w:rPr>
        <w:t xml:space="preserve"> was </w:t>
      </w:r>
      <w:r w:rsidR="6A577933" w:rsidRPr="4C96F618">
        <w:rPr>
          <w:rFonts w:ascii="Times New Roman" w:eastAsia="Times New Roman" w:hAnsi="Times New Roman" w:cs="Times New Roman"/>
          <w:sz w:val="24"/>
          <w:szCs w:val="24"/>
        </w:rPr>
        <w:t xml:space="preserve">acquired from </w:t>
      </w:r>
      <w:r w:rsidR="69F4BCBF" w:rsidRPr="4C96F618">
        <w:rPr>
          <w:rFonts w:ascii="Times New Roman" w:eastAsia="Times New Roman" w:hAnsi="Times New Roman" w:cs="Times New Roman"/>
          <w:i/>
          <w:iCs/>
          <w:sz w:val="24"/>
          <w:szCs w:val="24"/>
        </w:rPr>
        <w:t xml:space="preserve">kaggle </w:t>
      </w:r>
      <w:r w:rsidR="69F4BCBF" w:rsidRPr="4C96F618">
        <w:rPr>
          <w:rFonts w:ascii="Times New Roman" w:eastAsia="Times New Roman" w:hAnsi="Times New Roman" w:cs="Times New Roman"/>
          <w:sz w:val="24"/>
          <w:szCs w:val="24"/>
        </w:rPr>
        <w:t>[3]</w:t>
      </w:r>
      <w:r w:rsidR="008D09CA" w:rsidRPr="4C96F618">
        <w:rPr>
          <w:rFonts w:ascii="Times New Roman" w:eastAsia="Times New Roman" w:hAnsi="Times New Roman" w:cs="Times New Roman"/>
          <w:sz w:val="24"/>
          <w:szCs w:val="24"/>
        </w:rPr>
        <w:fldChar w:fldCharType="begin"/>
      </w:r>
      <w:r w:rsidR="008D09CA" w:rsidRPr="4C96F618">
        <w:rPr>
          <w:rFonts w:ascii="Times New Roman" w:eastAsia="Times New Roman" w:hAnsi="Times New Roman" w:cs="Times New Roman"/>
          <w:sz w:val="24"/>
          <w:szCs w:val="24"/>
        </w:rPr>
        <w:instrText xml:space="preserve"> ADDIN ZOTERO_ITEM CSL_CITATION {"citationID":"zNcm6KWS","properties":{"formattedCitation":"[2]","plainCitation":"[2]","noteIndex":0},"citationItems":[{"id":467,"uris":["http://zotero.org/users/9123845/items/XSWB7UKP"],"itemData":{"id":467,"type":"webpage","abstract":"Gaining access to high-quality (historical) stock market news data is hard and expensive; subscriptions to historical news data provider services can cost thousands of dollars. Here, I've compiled stock news data scraped directly from its source into an easy-to-use format. I've also provided the scripts used to get this data and the scripts I use for personally trading this data in real-time here: https://github.com/bot-developer3/Scraping-Tools-Benzinga.","title":"Daily Financial News for 6000+ Stocks | Kaggle","URL":"https://www.kaggle.com/datasets/miguelaenlle/massive-stock-news-analysis-db-for-nlpbacktests","accessed":{"date-parts":[["2022",4,28]]}}}],"schema":"https://github.com/citation-style-language/schema/raw/master/csl-citation.json"} </w:instrText>
      </w:r>
      <w:r w:rsidR="00A97CF6">
        <w:rPr>
          <w:rFonts w:ascii="Times New Roman" w:eastAsia="Times New Roman" w:hAnsi="Times New Roman" w:cs="Times New Roman"/>
          <w:sz w:val="24"/>
          <w:szCs w:val="24"/>
        </w:rPr>
        <w:fldChar w:fldCharType="separate"/>
      </w:r>
      <w:r w:rsidR="008D09CA" w:rsidRPr="4C96F618">
        <w:rPr>
          <w:rFonts w:ascii="Times New Roman" w:eastAsia="Times New Roman" w:hAnsi="Times New Roman" w:cs="Times New Roman"/>
          <w:sz w:val="24"/>
          <w:szCs w:val="24"/>
        </w:rPr>
        <w:fldChar w:fldCharType="end"/>
      </w:r>
      <w:r w:rsidRPr="4C96F618">
        <w:rPr>
          <w:rFonts w:ascii="Times New Roman" w:eastAsia="Times New Roman" w:hAnsi="Times New Roman" w:cs="Times New Roman"/>
          <w:sz w:val="24"/>
          <w:szCs w:val="24"/>
        </w:rPr>
        <w:t>).</w:t>
      </w:r>
    </w:p>
    <w:p w14:paraId="1DF52BEE" w14:textId="53843243" w:rsidR="006E43CB" w:rsidRDefault="28E4C0C8" w:rsidP="4C96F618">
      <w:pPr>
        <w:pStyle w:val="ListParagraph"/>
        <w:numPr>
          <w:ilvl w:val="1"/>
          <w:numId w:val="7"/>
        </w:numPr>
        <w:ind w:left="1170"/>
        <w:jc w:val="both"/>
        <w:rPr>
          <w:rFonts w:ascii="Times New Roman" w:eastAsia="Times New Roman" w:hAnsi="Times New Roman" w:cs="Times New Roman"/>
          <w:sz w:val="24"/>
          <w:szCs w:val="24"/>
        </w:rPr>
      </w:pPr>
      <w:r w:rsidRPr="4C96F618">
        <w:rPr>
          <w:rFonts w:ascii="Times New Roman" w:eastAsia="Times New Roman" w:hAnsi="Times New Roman" w:cs="Times New Roman"/>
          <w:sz w:val="24"/>
          <w:szCs w:val="24"/>
        </w:rPr>
        <w:t>Sanitizing by removing any double spaces and removing any invalid or unreadable characters.</w:t>
      </w:r>
    </w:p>
    <w:p w14:paraId="6E0DF014" w14:textId="2464687D" w:rsidR="003A5481" w:rsidRDefault="16FF4D61" w:rsidP="4C96F618">
      <w:pPr>
        <w:pStyle w:val="ListParagraph"/>
        <w:numPr>
          <w:ilvl w:val="1"/>
          <w:numId w:val="7"/>
        </w:numPr>
        <w:ind w:left="1170"/>
        <w:jc w:val="both"/>
        <w:rPr>
          <w:rFonts w:ascii="Times New Roman" w:eastAsia="Times New Roman" w:hAnsi="Times New Roman" w:cs="Times New Roman"/>
          <w:sz w:val="24"/>
          <w:szCs w:val="24"/>
        </w:rPr>
      </w:pPr>
      <w:r w:rsidRPr="4C96F618">
        <w:rPr>
          <w:rFonts w:ascii="Times New Roman" w:eastAsia="Times New Roman" w:hAnsi="Times New Roman" w:cs="Times New Roman"/>
          <w:sz w:val="24"/>
          <w:szCs w:val="24"/>
        </w:rPr>
        <w:t>Distr</w:t>
      </w:r>
      <w:r w:rsidR="0B0BC162" w:rsidRPr="4C96F618">
        <w:rPr>
          <w:rFonts w:ascii="Times New Roman" w:eastAsia="Times New Roman" w:hAnsi="Times New Roman" w:cs="Times New Roman"/>
          <w:sz w:val="24"/>
          <w:szCs w:val="24"/>
        </w:rPr>
        <w:t>ibuting</w:t>
      </w:r>
      <w:r w:rsidR="1BF456E8" w:rsidRPr="4C96F618">
        <w:rPr>
          <w:rFonts w:ascii="Times New Roman" w:eastAsia="Times New Roman" w:hAnsi="Times New Roman" w:cs="Times New Roman"/>
          <w:sz w:val="24"/>
          <w:szCs w:val="24"/>
        </w:rPr>
        <w:t xml:space="preserve"> or sorting</w:t>
      </w:r>
      <w:r w:rsidR="0B0BC162" w:rsidRPr="4C96F618">
        <w:rPr>
          <w:rFonts w:ascii="Times New Roman" w:eastAsia="Times New Roman" w:hAnsi="Times New Roman" w:cs="Times New Roman"/>
          <w:sz w:val="24"/>
          <w:szCs w:val="24"/>
        </w:rPr>
        <w:t xml:space="preserve"> news</w:t>
      </w:r>
      <w:r w:rsidR="1BF456E8" w:rsidRPr="4C96F618">
        <w:rPr>
          <w:rFonts w:ascii="Times New Roman" w:eastAsia="Times New Roman" w:hAnsi="Times New Roman" w:cs="Times New Roman"/>
          <w:sz w:val="24"/>
          <w:szCs w:val="24"/>
        </w:rPr>
        <w:t xml:space="preserve"> </w:t>
      </w:r>
      <w:r w:rsidR="0B0BC162" w:rsidRPr="4C96F618">
        <w:rPr>
          <w:rFonts w:ascii="Times New Roman" w:eastAsia="Times New Roman" w:hAnsi="Times New Roman" w:cs="Times New Roman"/>
          <w:sz w:val="24"/>
          <w:szCs w:val="24"/>
        </w:rPr>
        <w:t>by stock tickers.</w:t>
      </w:r>
    </w:p>
    <w:p w14:paraId="08AD9BBD" w14:textId="72BD3254" w:rsidR="0012376C" w:rsidRDefault="6D651E71" w:rsidP="4C96F618">
      <w:pPr>
        <w:pStyle w:val="ListParagraph"/>
        <w:numPr>
          <w:ilvl w:val="1"/>
          <w:numId w:val="7"/>
        </w:numPr>
        <w:ind w:left="1170"/>
        <w:jc w:val="both"/>
        <w:rPr>
          <w:rFonts w:ascii="Times New Roman" w:eastAsia="Times New Roman" w:hAnsi="Times New Roman" w:cs="Times New Roman"/>
          <w:sz w:val="24"/>
          <w:szCs w:val="24"/>
        </w:rPr>
      </w:pPr>
      <w:r w:rsidRPr="4C96F618">
        <w:rPr>
          <w:rFonts w:ascii="Times New Roman" w:eastAsia="Times New Roman" w:hAnsi="Times New Roman" w:cs="Times New Roman"/>
          <w:sz w:val="24"/>
          <w:szCs w:val="24"/>
        </w:rPr>
        <w:t>Sorting news by reverse chronological order.</w:t>
      </w:r>
    </w:p>
    <w:p w14:paraId="0ABE9535" w14:textId="2372E7A1" w:rsidR="00A23A36" w:rsidRDefault="3E6295BD" w:rsidP="42AF5DD1">
      <w:pPr>
        <w:pStyle w:val="ListParagraph"/>
        <w:numPr>
          <w:ilvl w:val="1"/>
          <w:numId w:val="7"/>
        </w:numPr>
        <w:ind w:left="1170"/>
        <w:jc w:val="both"/>
        <w:rPr>
          <w:rFonts w:eastAsiaTheme="minorEastAsia"/>
          <w:sz w:val="24"/>
          <w:szCs w:val="24"/>
        </w:rPr>
      </w:pPr>
      <w:r w:rsidRPr="42AF5DD1">
        <w:rPr>
          <w:rFonts w:ascii="Times New Roman" w:eastAsia="Times New Roman" w:hAnsi="Times New Roman" w:cs="Times New Roman"/>
          <w:sz w:val="24"/>
          <w:szCs w:val="24"/>
        </w:rPr>
        <w:t xml:space="preserve">Passing news headlines to </w:t>
      </w:r>
      <w:r w:rsidR="6138BDA1" w:rsidRPr="42AF5DD1">
        <w:rPr>
          <w:rFonts w:ascii="Times New Roman" w:eastAsia="Times New Roman" w:hAnsi="Times New Roman" w:cs="Times New Roman"/>
          <w:sz w:val="24"/>
          <w:szCs w:val="24"/>
        </w:rPr>
        <w:t xml:space="preserve">FinBERT </w:t>
      </w:r>
      <w:r w:rsidR="00DE5677" w:rsidRPr="42AF5DD1">
        <w:rPr>
          <w:rFonts w:ascii="Times New Roman" w:eastAsia="Times New Roman" w:hAnsi="Times New Roman" w:cs="Times New Roman"/>
          <w:sz w:val="24"/>
          <w:szCs w:val="24"/>
        </w:rPr>
        <w:t xml:space="preserve">(Financial </w:t>
      </w:r>
      <w:r w:rsidR="00130FFF" w:rsidRPr="42AF5DD1">
        <w:rPr>
          <w:rFonts w:ascii="Times New Roman" w:eastAsia="Times New Roman" w:hAnsi="Times New Roman" w:cs="Times New Roman"/>
          <w:sz w:val="24"/>
          <w:szCs w:val="24"/>
        </w:rPr>
        <w:t>Bidirectional Encoder Representations from Transformers</w:t>
      </w:r>
      <w:r w:rsidR="00DE5677" w:rsidRPr="42AF5DD1">
        <w:rPr>
          <w:rFonts w:ascii="Times New Roman" w:eastAsia="Times New Roman" w:hAnsi="Times New Roman" w:cs="Times New Roman"/>
          <w:sz w:val="24"/>
          <w:szCs w:val="24"/>
        </w:rPr>
        <w:t>)</w:t>
      </w:r>
      <w:r w:rsidR="1ADE4275" w:rsidRPr="42AF5DD1">
        <w:rPr>
          <w:rFonts w:ascii="Times New Roman" w:eastAsia="Times New Roman" w:hAnsi="Times New Roman" w:cs="Times New Roman"/>
          <w:sz w:val="24"/>
          <w:szCs w:val="24"/>
        </w:rPr>
        <w:fldChar w:fldCharType="begin"/>
      </w:r>
      <w:r w:rsidR="1ADE4275" w:rsidRPr="42AF5DD1">
        <w:rPr>
          <w:rFonts w:ascii="Times New Roman" w:eastAsia="Times New Roman" w:hAnsi="Times New Roman" w:cs="Times New Roman"/>
          <w:sz w:val="24"/>
          <w:szCs w:val="24"/>
        </w:rPr>
        <w:instrText xml:space="preserve"> ADDIN ZOTERO_ITEM CSL_CITATION {"citationID":"yybChixK","properties":{"formattedCitation":"[4]","plainCitation":"[4]","noteIndex":0},"citationItems":[{"id":470,"uris":["http://zotero.org/users/9123845/items/IYWJRIRK"],"itemData":{"id":470,"type":"article-journal","abstract":"Financial sentiment analysis is a challenging task due to the specialized language and lack of labeled data in that domain. Generalpurpose models are not effective enough because of specialized language used in financial context. We hypothesize that pre-trained language models can help with this problem because they require fewer labeled examples and they can be further trained on domainspecific corpora. We introduce FinBERT, a language model based on BERT, to tackle NLP tasks in financial domain. Our results show improvement in every measured metric on current state-of-theart results for two financial sentiment analysis datasets. We find that even with a smaller training set and fine-tuning only a part of the model, FinBERT outperforms state-of-the-art machine learning methods.","container-title":"arXiv:1908.10063 [cs]","language":"en","note":"arXiv: 1908.10063","source":"arXiv.org","title":"FinBERT: Financial Sentiment Analysis with Pre-trained Language Models","title-short":"FinBERT","URL":"http://arxiv.org/abs/1908.10063","author":[{"family":"Araci","given":"Dogu"}],"accessed":{"date-parts":[["2022",4,28]]},"issued":{"date-parts":[["2019",8,27]]}}}],"schema":"https://github.com/citation-style-language/schema/raw/master/csl-citation.json"} </w:instrText>
      </w:r>
      <w:r w:rsidR="00A97CF6">
        <w:rPr>
          <w:rFonts w:ascii="Times New Roman" w:eastAsia="Times New Roman" w:hAnsi="Times New Roman" w:cs="Times New Roman"/>
          <w:sz w:val="24"/>
          <w:szCs w:val="24"/>
        </w:rPr>
        <w:fldChar w:fldCharType="separate"/>
      </w:r>
      <w:r w:rsidR="1ADE4275" w:rsidRPr="42AF5DD1">
        <w:rPr>
          <w:rFonts w:ascii="Times New Roman" w:eastAsia="Times New Roman" w:hAnsi="Times New Roman" w:cs="Times New Roman"/>
          <w:sz w:val="24"/>
          <w:szCs w:val="24"/>
        </w:rPr>
        <w:fldChar w:fldCharType="end"/>
      </w:r>
      <w:r w:rsidR="1ADE4275" w:rsidRPr="42AF5DD1">
        <w:rPr>
          <w:rFonts w:ascii="Times New Roman" w:eastAsia="Times New Roman" w:hAnsi="Times New Roman" w:cs="Times New Roman"/>
          <w:sz w:val="24"/>
          <w:szCs w:val="24"/>
        </w:rPr>
        <w:fldChar w:fldCharType="begin"/>
      </w:r>
      <w:r w:rsidR="1ADE4275" w:rsidRPr="42AF5DD1">
        <w:rPr>
          <w:rFonts w:ascii="Times New Roman" w:eastAsia="Times New Roman" w:hAnsi="Times New Roman" w:cs="Times New Roman"/>
          <w:sz w:val="24"/>
          <w:szCs w:val="24"/>
        </w:rPr>
        <w:instrText xml:space="preserve"> ADDIN ZOTERO_ITEM CSL_CITATION {"citationID":"BQdbFMbS","properties":{"formattedCitation":"[5]","plainCitation":"[5]","noteIndex":0},"citationItems":[{"id":407,"uris":["http://zotero.org/users/9123845/items/Q9UBKCMK"],"itemData":{"id":407,"type":"article-journal","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ﬁnetuned with just one additional output layer to create state-of-the-art models for a wide range of tasks, such as question answering and language inference, without substantial taskspeciﬁc architecture modiﬁcations.","container-title":"arXiv:1810.04805 [cs]","language":"en","note":"arXiv: 1810.04805","source":"arXiv.org","title":"BERT: Pre-training of Deep Bidirectional Transformers for Language Understanding","title-short":"BERT","URL":"http://arxiv.org/abs/1810.04805","author":[{"family":"Devlin","given":"Jacob"},{"family":"Chang","given":"Ming-Wei"},{"family":"Lee","given":"Kenton"},{"family":"Toutanova","given":"Kristina"}],"accessed":{"date-parts":[["2022",3,21]]},"issued":{"date-parts":[["2019",5,24]]}}}],"schema":"https://github.com/citation-style-language/schema/raw/master/csl-citation.json"} </w:instrText>
      </w:r>
      <w:r w:rsidR="00A97CF6">
        <w:rPr>
          <w:rFonts w:ascii="Times New Roman" w:eastAsia="Times New Roman" w:hAnsi="Times New Roman" w:cs="Times New Roman"/>
          <w:sz w:val="24"/>
          <w:szCs w:val="24"/>
        </w:rPr>
        <w:fldChar w:fldCharType="separate"/>
      </w:r>
      <w:r w:rsidR="1ADE4275" w:rsidRPr="42AF5DD1">
        <w:rPr>
          <w:rFonts w:ascii="Times New Roman" w:eastAsia="Times New Roman" w:hAnsi="Times New Roman" w:cs="Times New Roman"/>
          <w:sz w:val="24"/>
          <w:szCs w:val="24"/>
        </w:rPr>
        <w:fldChar w:fldCharType="end"/>
      </w:r>
      <w:r w:rsidR="6138BDA1" w:rsidRPr="42AF5DD1">
        <w:rPr>
          <w:rFonts w:ascii="Times New Roman" w:eastAsia="Times New Roman" w:hAnsi="Times New Roman" w:cs="Times New Roman"/>
          <w:sz w:val="24"/>
          <w:szCs w:val="24"/>
        </w:rPr>
        <w:t xml:space="preserve"> network to get </w:t>
      </w:r>
      <w:r w:rsidR="70BE570F" w:rsidRPr="42AF5DD1">
        <w:rPr>
          <w:rFonts w:ascii="Times New Roman" w:eastAsia="Times New Roman" w:hAnsi="Times New Roman" w:cs="Times New Roman"/>
          <w:sz w:val="24"/>
          <w:szCs w:val="24"/>
        </w:rPr>
        <w:t>sentiment data.</w:t>
      </w:r>
    </w:p>
    <w:p w14:paraId="72508A3B" w14:textId="25A3825D" w:rsidR="008D6CF8" w:rsidRDefault="7AEDF187" w:rsidP="4C96F618">
      <w:pPr>
        <w:pStyle w:val="ListParagraph"/>
        <w:numPr>
          <w:ilvl w:val="0"/>
          <w:numId w:val="7"/>
        </w:numPr>
        <w:jc w:val="both"/>
        <w:rPr>
          <w:rFonts w:ascii="Times New Roman" w:eastAsia="Times New Roman" w:hAnsi="Times New Roman" w:cs="Times New Roman"/>
          <w:sz w:val="24"/>
          <w:szCs w:val="24"/>
        </w:rPr>
      </w:pPr>
      <w:r w:rsidRPr="4C96F618">
        <w:rPr>
          <w:rFonts w:ascii="Times New Roman" w:eastAsia="Times New Roman" w:hAnsi="Times New Roman" w:cs="Times New Roman"/>
          <w:sz w:val="24"/>
          <w:szCs w:val="24"/>
        </w:rPr>
        <w:t xml:space="preserve">Collecting Stock </w:t>
      </w:r>
      <w:r w:rsidR="6EEDCD3A" w:rsidRPr="4C96F618">
        <w:rPr>
          <w:rFonts w:ascii="Times New Roman" w:eastAsia="Times New Roman" w:hAnsi="Times New Roman" w:cs="Times New Roman"/>
          <w:sz w:val="24"/>
          <w:szCs w:val="24"/>
        </w:rPr>
        <w:t>d</w:t>
      </w:r>
      <w:r w:rsidRPr="4C96F618">
        <w:rPr>
          <w:rFonts w:ascii="Times New Roman" w:eastAsia="Times New Roman" w:hAnsi="Times New Roman" w:cs="Times New Roman"/>
          <w:sz w:val="24"/>
          <w:szCs w:val="24"/>
        </w:rPr>
        <w:t>ata.</w:t>
      </w:r>
    </w:p>
    <w:p w14:paraId="01898158" w14:textId="0A1E47D0" w:rsidR="008D6CF8" w:rsidRDefault="00B2399E" w:rsidP="4C96F618">
      <w:pPr>
        <w:pStyle w:val="ListParagraph"/>
        <w:numPr>
          <w:ilvl w:val="1"/>
          <w:numId w:val="7"/>
        </w:numPr>
        <w:ind w:left="1170"/>
        <w:jc w:val="both"/>
        <w:rPr>
          <w:rFonts w:ascii="Times New Roman" w:eastAsia="Times New Roman" w:hAnsi="Times New Roman" w:cs="Times New Roman"/>
          <w:sz w:val="24"/>
          <w:szCs w:val="24"/>
        </w:rPr>
      </w:pPr>
      <w:r>
        <w:rPr>
          <w:noProof/>
        </w:rPr>
        <mc:AlternateContent>
          <mc:Choice Requires="wps">
            <w:drawing>
              <wp:anchor distT="0" distB="0" distL="114300" distR="114300" simplePos="0" relativeHeight="251658241" behindDoc="0" locked="0" layoutInCell="1" allowOverlap="1" wp14:anchorId="1886392C" wp14:editId="125CB373">
                <wp:simplePos x="0" y="0"/>
                <wp:positionH relativeFrom="margin">
                  <wp:align>right</wp:align>
                </wp:positionH>
                <wp:positionV relativeFrom="paragraph">
                  <wp:posOffset>121920</wp:posOffset>
                </wp:positionV>
                <wp:extent cx="2867660" cy="219075"/>
                <wp:effectExtent l="0" t="0" r="8890" b="9525"/>
                <wp:wrapSquare wrapText="bothSides"/>
                <wp:docPr id="1" name="Text Box 1"/>
                <wp:cNvGraphicFramePr/>
                <a:graphic xmlns:a="http://schemas.openxmlformats.org/drawingml/2006/main">
                  <a:graphicData uri="http://schemas.microsoft.com/office/word/2010/wordprocessingShape">
                    <wps:wsp>
                      <wps:cNvSpPr txBox="1"/>
                      <wps:spPr>
                        <a:xfrm>
                          <a:off x="0" y="0"/>
                          <a:ext cx="2867660" cy="219075"/>
                        </a:xfrm>
                        <a:prstGeom prst="rect">
                          <a:avLst/>
                        </a:prstGeom>
                        <a:solidFill>
                          <a:prstClr val="white"/>
                        </a:solidFill>
                        <a:ln>
                          <a:noFill/>
                        </a:ln>
                      </wps:spPr>
                      <wps:txbx>
                        <w:txbxContent>
                          <w:p w14:paraId="179741BD" w14:textId="2AB01CB5" w:rsidR="000A3E09" w:rsidRPr="00445B5D" w:rsidRDefault="000A3E09" w:rsidP="000A3E09">
                            <w:pPr>
                              <w:pStyle w:val="Caption"/>
                              <w:rPr>
                                <w:rFonts w:ascii="Times New Roman" w:eastAsia="Times New Roman" w:hAnsi="Times New Roman" w:cs="Times New Roman"/>
                                <w:bCs/>
                                <w:sz w:val="24"/>
                                <w:szCs w:val="24"/>
                              </w:rPr>
                            </w:pPr>
                            <w:r>
                              <w:t xml:space="preserve">Figure </w:t>
                            </w:r>
                            <w:r>
                              <w:fldChar w:fldCharType="begin"/>
                            </w:r>
                            <w:r>
                              <w:instrText>SEQ Figure \* ARABIC</w:instrText>
                            </w:r>
                            <w:r>
                              <w:fldChar w:fldCharType="separate"/>
                            </w:r>
                            <w:r w:rsidR="00BD1348">
                              <w:rPr>
                                <w:noProof/>
                              </w:rPr>
                              <w:t>1</w:t>
                            </w:r>
                            <w:r>
                              <w:fldChar w:fldCharType="end"/>
                            </w:r>
                            <w:r>
                              <w:t>. Data Collection and Data Preprocessing</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886392C" id="_x0000_t202" coordsize="21600,21600" o:spt="202" path="m,l,21600r21600,l21600,xe">
                <v:stroke joinstyle="miter"/>
                <v:path gradientshapeok="t" o:connecttype="rect"/>
              </v:shapetype>
              <v:shape id="Text Box 1" o:spid="_x0000_s1026" type="#_x0000_t202" style="position:absolute;left:0;text-align:left;margin-left:174.6pt;margin-top:9.6pt;width:225.8pt;height:17.25pt;z-index:251658241;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" stroked="f">
                <v:textbox inset="0,0,0,0">
                  <w:txbxContent>
                    <w:p w14:paraId="179741BD" w14:textId="2AB01CB5" w:rsidR="000A3E09" w:rsidRPr="00445B5D" w:rsidRDefault="000A3E09" w:rsidP="000A3E09">
                      <w:pPr>
                        <w:pStyle w:val="Caption"/>
                        <w:rPr>
                          <w:rFonts w:ascii="Times New Roman" w:eastAsia="Times New Roman" w:hAnsi="Times New Roman" w:cs="Times New Roman"/>
                          <w:bCs/>
                          <w:sz w:val="24"/>
                          <w:szCs w:val="24"/>
                        </w:rPr>
                      </w:pPr>
                      <w:r>
                        <w:t xml:space="preserve">Figure </w:t>
                      </w:r>
                      <w:r>
                        <w:fldChar w:fldCharType="begin"/>
                      </w:r>
                      <w:r>
                        <w:instrText>SEQ Figure \* ARABIC</w:instrText>
                      </w:r>
                      <w:r>
                        <w:fldChar w:fldCharType="separate"/>
                      </w:r>
                      <w:r w:rsidR="00BD1348">
                        <w:rPr>
                          <w:noProof/>
                        </w:rPr>
                        <w:t>1</w:t>
                      </w:r>
                      <w:r>
                        <w:fldChar w:fldCharType="end"/>
                      </w:r>
                      <w:r>
                        <w:t>. Data Collection and Data Preprocessing</w:t>
                      </w:r>
                    </w:p>
                  </w:txbxContent>
                </v:textbox>
                <w10:wrap type="square" anchorx="margin"/>
              </v:shape>
            </w:pict>
          </mc:Fallback>
        </mc:AlternateContent>
      </w:r>
      <w:r w:rsidR="6EEDCD3A" w:rsidRPr="4C96F618">
        <w:rPr>
          <w:rFonts w:ascii="Times New Roman" w:eastAsia="Times New Roman" w:hAnsi="Times New Roman" w:cs="Times New Roman"/>
          <w:sz w:val="24"/>
          <w:szCs w:val="24"/>
        </w:rPr>
        <w:t>Download daily stock data</w:t>
      </w:r>
      <w:r w:rsidR="39C1EB6C" w:rsidRPr="4C96F618">
        <w:rPr>
          <w:rFonts w:ascii="Times New Roman" w:eastAsia="Times New Roman" w:hAnsi="Times New Roman" w:cs="Times New Roman"/>
          <w:sz w:val="24"/>
          <w:szCs w:val="24"/>
        </w:rPr>
        <w:t xml:space="preserve"> for each ticker</w:t>
      </w:r>
      <w:r w:rsidR="6EEDCD3A" w:rsidRPr="4C96F618">
        <w:rPr>
          <w:rFonts w:ascii="Times New Roman" w:eastAsia="Times New Roman" w:hAnsi="Times New Roman" w:cs="Times New Roman"/>
          <w:sz w:val="24"/>
          <w:szCs w:val="24"/>
        </w:rPr>
        <w:t xml:space="preserve"> from Yahoo Finance API.</w:t>
      </w:r>
      <w:r w:rsidR="00F03169" w:rsidRPr="4C96F618">
        <w:rPr>
          <w:rFonts w:ascii="Times New Roman" w:eastAsia="Times New Roman" w:hAnsi="Times New Roman" w:cs="Times New Roman"/>
          <w:sz w:val="24"/>
          <w:szCs w:val="24"/>
        </w:rPr>
        <w:fldChar w:fldCharType="begin"/>
      </w:r>
      <w:r w:rsidR="00214100" w:rsidRPr="4C96F618">
        <w:rPr>
          <w:rFonts w:ascii="Times New Roman" w:eastAsia="Times New Roman" w:hAnsi="Times New Roman" w:cs="Times New Roman"/>
          <w:sz w:val="24"/>
          <w:szCs w:val="24"/>
        </w:rPr>
        <w:instrText xml:space="preserve"> ADDIN ZOTERO_ITEM CSL_CITATION {"citationID":"FCAm7YSA","properties":{"formattedCitation":"[3]","plainCitation":"[3]","noteIndex":0},"citationItems":[{"id":468,"uris":["http://zotero.org/users/9123845/items/9JRVGJJA"],"itemData":{"id":468,"type":"webpage","title":"Yahoo Finance - Stock Market Live, Quotes, Business &amp; Finance News","URL":"https://finance.yahoo.com/","accessed":{"date-parts":[["2022",4,28]]}}}],"schema":"https://github.com/citation-style-language/schema/raw/master/csl-citation.json"} </w:instrText>
      </w:r>
      <w:r w:rsidR="00A97CF6">
        <w:rPr>
          <w:rFonts w:ascii="Times New Roman" w:eastAsia="Times New Roman" w:hAnsi="Times New Roman" w:cs="Times New Roman"/>
          <w:sz w:val="24"/>
          <w:szCs w:val="24"/>
        </w:rPr>
        <w:fldChar w:fldCharType="separate"/>
      </w:r>
      <w:r w:rsidR="00F03169" w:rsidRPr="4C96F618">
        <w:rPr>
          <w:rFonts w:ascii="Times New Roman" w:eastAsia="Times New Roman" w:hAnsi="Times New Roman" w:cs="Times New Roman"/>
          <w:sz w:val="24"/>
          <w:szCs w:val="24"/>
        </w:rPr>
        <w:fldChar w:fldCharType="end"/>
      </w:r>
    </w:p>
    <w:p w14:paraId="2F440A47" w14:textId="60C8A6A0" w:rsidR="006E43CB" w:rsidRPr="006E43CB" w:rsidRDefault="28E4C0C8" w:rsidP="4C96F618">
      <w:pPr>
        <w:pStyle w:val="ListParagraph"/>
        <w:numPr>
          <w:ilvl w:val="1"/>
          <w:numId w:val="7"/>
        </w:numPr>
        <w:ind w:left="1170"/>
        <w:rPr>
          <w:rFonts w:ascii="Times New Roman" w:eastAsia="Times New Roman" w:hAnsi="Times New Roman" w:cs="Times New Roman"/>
          <w:sz w:val="24"/>
          <w:szCs w:val="24"/>
        </w:rPr>
      </w:pPr>
      <w:r w:rsidRPr="4C96F618">
        <w:rPr>
          <w:rFonts w:ascii="Times New Roman" w:eastAsia="Times New Roman" w:hAnsi="Times New Roman" w:cs="Times New Roman"/>
          <w:sz w:val="24"/>
          <w:szCs w:val="24"/>
        </w:rPr>
        <w:t>Sanitizing by removing any black spaces or empty rows.</w:t>
      </w:r>
    </w:p>
    <w:p w14:paraId="6272A5FD" w14:textId="51824FEB" w:rsidR="009D6A33" w:rsidRDefault="3B4A9A35" w:rsidP="4C96F618">
      <w:pPr>
        <w:pStyle w:val="ListParagraph"/>
        <w:numPr>
          <w:ilvl w:val="1"/>
          <w:numId w:val="7"/>
        </w:numPr>
        <w:ind w:left="1170"/>
        <w:jc w:val="both"/>
        <w:rPr>
          <w:rFonts w:ascii="Times New Roman" w:eastAsia="Times New Roman" w:hAnsi="Times New Roman" w:cs="Times New Roman"/>
          <w:sz w:val="24"/>
          <w:szCs w:val="24"/>
        </w:rPr>
      </w:pPr>
      <w:r w:rsidRPr="4C96F618">
        <w:rPr>
          <w:rFonts w:ascii="Times New Roman" w:eastAsia="Times New Roman" w:hAnsi="Times New Roman" w:cs="Times New Roman"/>
          <w:sz w:val="24"/>
          <w:szCs w:val="24"/>
        </w:rPr>
        <w:t>Normalizing data by L1 and L2 normalization (this creates two data sets).</w:t>
      </w:r>
    </w:p>
    <w:p w14:paraId="4462B5D1" w14:textId="70A47BE5" w:rsidR="008B0ED8" w:rsidRDefault="35076AC6" w:rsidP="4C96F618">
      <w:pPr>
        <w:pStyle w:val="ListParagraph"/>
        <w:numPr>
          <w:ilvl w:val="1"/>
          <w:numId w:val="7"/>
        </w:numPr>
        <w:ind w:left="1170"/>
        <w:jc w:val="both"/>
        <w:rPr>
          <w:rFonts w:ascii="Times New Roman" w:eastAsia="Times New Roman" w:hAnsi="Times New Roman" w:cs="Times New Roman"/>
          <w:sz w:val="24"/>
          <w:szCs w:val="24"/>
        </w:rPr>
      </w:pPr>
      <w:r w:rsidRPr="4C96F618">
        <w:rPr>
          <w:rFonts w:ascii="Times New Roman" w:eastAsia="Times New Roman" w:hAnsi="Times New Roman" w:cs="Times New Roman"/>
          <w:sz w:val="24"/>
          <w:szCs w:val="24"/>
        </w:rPr>
        <w:t>Sorting news by reverse chronological order.</w:t>
      </w:r>
    </w:p>
    <w:p w14:paraId="5CDD2256" w14:textId="549EFBD2" w:rsidR="005F546D" w:rsidRDefault="35076AC6" w:rsidP="4C96F618">
      <w:pPr>
        <w:pStyle w:val="ListParagraph"/>
        <w:numPr>
          <w:ilvl w:val="0"/>
          <w:numId w:val="7"/>
        </w:numPr>
        <w:jc w:val="both"/>
        <w:rPr>
          <w:rFonts w:ascii="Times New Roman" w:eastAsia="Times New Roman" w:hAnsi="Times New Roman" w:cs="Times New Roman"/>
          <w:sz w:val="24"/>
          <w:szCs w:val="24"/>
        </w:rPr>
      </w:pPr>
      <w:r w:rsidRPr="4C96F618">
        <w:rPr>
          <w:rFonts w:ascii="Times New Roman" w:eastAsia="Times New Roman" w:hAnsi="Times New Roman" w:cs="Times New Roman"/>
          <w:sz w:val="24"/>
          <w:szCs w:val="24"/>
        </w:rPr>
        <w:t xml:space="preserve">Merging sentiment data and stock </w:t>
      </w:r>
      <w:r w:rsidR="6E05988D" w:rsidRPr="4C96F618">
        <w:rPr>
          <w:rFonts w:ascii="Times New Roman" w:eastAsia="Times New Roman" w:hAnsi="Times New Roman" w:cs="Times New Roman"/>
          <w:sz w:val="24"/>
          <w:szCs w:val="24"/>
        </w:rPr>
        <w:t>data.</w:t>
      </w:r>
    </w:p>
    <w:p w14:paraId="6DC220BB" w14:textId="539A5DD7" w:rsidR="00893292" w:rsidRDefault="00AE369D" w:rsidP="00F7745E">
      <w:pPr>
        <w:pStyle w:val="ListParagraph"/>
        <w:numPr>
          <w:ilvl w:val="1"/>
          <w:numId w:val="7"/>
        </w:numPr>
        <w:ind w:left="117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Connecting </w:t>
      </w:r>
      <w:r w:rsidR="008131D2">
        <w:rPr>
          <w:rFonts w:ascii="Times New Roman" w:eastAsia="Times New Roman" w:hAnsi="Times New Roman" w:cs="Times New Roman"/>
          <w:bCs/>
          <w:sz w:val="24"/>
          <w:szCs w:val="24"/>
        </w:rPr>
        <w:t xml:space="preserve">sentiment data and stock data by date and tickers </w:t>
      </w:r>
      <w:r w:rsidR="00B917A9">
        <w:rPr>
          <w:rFonts w:ascii="Times New Roman" w:eastAsia="Times New Roman" w:hAnsi="Times New Roman" w:cs="Times New Roman"/>
          <w:bCs/>
          <w:sz w:val="24"/>
          <w:szCs w:val="24"/>
        </w:rPr>
        <w:t>and if multiple news or se</w:t>
      </w:r>
      <w:r w:rsidR="00B11504">
        <w:rPr>
          <w:rFonts w:ascii="Times New Roman" w:eastAsia="Times New Roman" w:hAnsi="Times New Roman" w:cs="Times New Roman"/>
          <w:bCs/>
          <w:sz w:val="24"/>
          <w:szCs w:val="24"/>
        </w:rPr>
        <w:t>ntiment data in same date then merging them by taking a mean.</w:t>
      </w:r>
    </w:p>
    <w:p w14:paraId="55CE5AC8" w14:textId="718C5048" w:rsidR="00B11504" w:rsidRDefault="00D271D1" w:rsidP="00F7745E">
      <w:pPr>
        <w:pStyle w:val="ListParagraph"/>
        <w:numPr>
          <w:ilvl w:val="1"/>
          <w:numId w:val="7"/>
        </w:numPr>
        <w:ind w:left="117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Filling</w:t>
      </w:r>
      <w:r w:rsidR="00D42C01">
        <w:rPr>
          <w:rFonts w:ascii="Times New Roman" w:eastAsia="Times New Roman" w:hAnsi="Times New Roman" w:cs="Times New Roman"/>
          <w:bCs/>
          <w:sz w:val="24"/>
          <w:szCs w:val="24"/>
        </w:rPr>
        <w:t xml:space="preserve"> the missing sentiment data </w:t>
      </w:r>
      <w:r w:rsidR="00FC5855">
        <w:rPr>
          <w:rFonts w:ascii="Times New Roman" w:eastAsia="Times New Roman" w:hAnsi="Times New Roman" w:cs="Times New Roman"/>
          <w:bCs/>
          <w:sz w:val="24"/>
          <w:szCs w:val="24"/>
        </w:rPr>
        <w:t>by interpolating using a decreasing exponential curve (</w:t>
      </w:r>
      <m:oMath>
        <m:sSup>
          <m:sSupPr>
            <m:ctrlPr>
              <w:rPr>
                <w:rFonts w:ascii="Cambria Math" w:eastAsia="Times New Roman" w:hAnsi="Cambria Math" w:cs="Times New Roman"/>
                <w:bCs/>
                <w:i/>
                <w:iCs/>
                <w:sz w:val="24"/>
                <w:szCs w:val="24"/>
              </w:rPr>
            </m:ctrlPr>
          </m:sSupPr>
          <m:e>
            <m:r>
              <w:rPr>
                <w:rFonts w:ascii="Cambria Math" w:eastAsia="Times New Roman" w:hAnsi="Cambria Math" w:cs="Times New Roman"/>
                <w:sz w:val="24"/>
                <w:szCs w:val="24"/>
              </w:rPr>
              <m:t>e</m:t>
            </m:r>
          </m:e>
          <m:sup>
            <m:r>
              <w:rPr>
                <w:rFonts w:ascii="Cambria Math" w:eastAsia="Times New Roman" w:hAnsi="Cambria Math" w:cs="Times New Roman"/>
                <w:sz w:val="24"/>
                <w:szCs w:val="24"/>
              </w:rPr>
              <m:t>- 0.5 x</m:t>
            </m:r>
          </m:sup>
        </m:sSup>
      </m:oMath>
      <w:r w:rsidR="00FC5855">
        <w:rPr>
          <w:rFonts w:ascii="Times New Roman" w:eastAsia="Times New Roman" w:hAnsi="Times New Roman" w:cs="Times New Roman"/>
          <w:bCs/>
          <w:sz w:val="24"/>
          <w:szCs w:val="24"/>
        </w:rPr>
        <w:t>).</w:t>
      </w:r>
    </w:p>
    <w:p w14:paraId="0B7C0041" w14:textId="1DB9CB42" w:rsidR="00170C39" w:rsidRDefault="3A4A75BC" w:rsidP="4C96F618">
      <w:pPr>
        <w:pStyle w:val="ListParagraph"/>
        <w:numPr>
          <w:ilvl w:val="1"/>
          <w:numId w:val="7"/>
        </w:numPr>
        <w:ind w:left="1170"/>
        <w:jc w:val="both"/>
        <w:rPr>
          <w:rFonts w:ascii="Times New Roman" w:eastAsia="Times New Roman" w:hAnsi="Times New Roman" w:cs="Times New Roman"/>
          <w:sz w:val="24"/>
          <w:szCs w:val="24"/>
        </w:rPr>
      </w:pPr>
      <w:r w:rsidRPr="4C96F618">
        <w:rPr>
          <w:rFonts w:ascii="Times New Roman" w:eastAsia="Times New Roman" w:hAnsi="Times New Roman" w:cs="Times New Roman"/>
          <w:sz w:val="24"/>
          <w:szCs w:val="24"/>
        </w:rPr>
        <w:t xml:space="preserve">Filtering and selecting data from </w:t>
      </w:r>
      <w:r w:rsidR="5D3714B8" w:rsidRPr="4C96F618">
        <w:rPr>
          <w:rFonts w:ascii="Times New Roman" w:eastAsia="Times New Roman" w:hAnsi="Times New Roman" w:cs="Times New Roman"/>
          <w:sz w:val="24"/>
          <w:szCs w:val="24"/>
        </w:rPr>
        <w:t>2014-2019.</w:t>
      </w:r>
    </w:p>
    <w:p w14:paraId="1E83211E" w14:textId="7E529C89" w:rsidR="00415A31" w:rsidRDefault="227E6EF8" w:rsidP="4C96F618">
      <w:pPr>
        <w:pStyle w:val="ListParagraph"/>
        <w:numPr>
          <w:ilvl w:val="0"/>
          <w:numId w:val="7"/>
        </w:numPr>
        <w:jc w:val="both"/>
        <w:rPr>
          <w:rFonts w:ascii="Times New Roman" w:eastAsia="Times New Roman" w:hAnsi="Times New Roman" w:cs="Times New Roman"/>
          <w:sz w:val="24"/>
          <w:szCs w:val="24"/>
        </w:rPr>
      </w:pPr>
      <w:r w:rsidRPr="4C96F618">
        <w:rPr>
          <w:rFonts w:ascii="Times New Roman" w:eastAsia="Times New Roman" w:hAnsi="Times New Roman" w:cs="Times New Roman"/>
          <w:sz w:val="24"/>
          <w:szCs w:val="24"/>
        </w:rPr>
        <w:lastRenderedPageBreak/>
        <w:t xml:space="preserve">Now this data can be used to </w:t>
      </w:r>
      <w:r w:rsidR="37E15A54" w:rsidRPr="4C96F618">
        <w:rPr>
          <w:rFonts w:ascii="Times New Roman" w:eastAsia="Times New Roman" w:hAnsi="Times New Roman" w:cs="Times New Roman"/>
          <w:sz w:val="24"/>
          <w:szCs w:val="24"/>
        </w:rPr>
        <w:t>train LSTM models and predict the next day’s stocks price.</w:t>
      </w:r>
    </w:p>
    <w:p w14:paraId="5202E066" w14:textId="498C0986" w:rsidR="002C413D" w:rsidRPr="00BE2A3E" w:rsidRDefault="002C413D" w:rsidP="00BE2A3E">
      <w:pPr>
        <w:jc w:val="both"/>
        <w:rPr>
          <w:rFonts w:ascii="Times New Roman" w:eastAsia="Times New Roman" w:hAnsi="Times New Roman" w:cs="Times New Roman"/>
          <w:bCs/>
          <w:sz w:val="24"/>
          <w:szCs w:val="24"/>
        </w:rPr>
      </w:pPr>
    </w:p>
    <w:p w14:paraId="7FA3BDD7" w14:textId="1C562CED" w:rsidR="009D0783" w:rsidRDefault="009038FB" w:rsidP="00AE6505">
      <w:pPr>
        <w:pStyle w:val="ListParagraph"/>
        <w:numPr>
          <w:ilvl w:val="0"/>
          <w:numId w:val="6"/>
        </w:numPr>
        <w:ind w:left="360"/>
        <w:rPr>
          <w:rFonts w:ascii="Times New Roman" w:eastAsia="Times New Roman" w:hAnsi="Times New Roman" w:cs="Times New Roman"/>
          <w:b/>
          <w:sz w:val="24"/>
          <w:szCs w:val="24"/>
        </w:rPr>
      </w:pPr>
      <w:r w:rsidRPr="00F841B5">
        <w:rPr>
          <w:rFonts w:ascii="Times New Roman" w:eastAsia="Times New Roman" w:hAnsi="Times New Roman" w:cs="Times New Roman"/>
          <w:bCs/>
          <w:noProof/>
          <w:sz w:val="24"/>
          <w:szCs w:val="24"/>
        </w:rPr>
        <w:drawing>
          <wp:anchor distT="0" distB="0" distL="114300" distR="114300" simplePos="0" relativeHeight="251658242" behindDoc="0" locked="0" layoutInCell="1" allowOverlap="1" wp14:anchorId="61AE2E81" wp14:editId="4C7F935B">
            <wp:simplePos x="0" y="0"/>
            <wp:positionH relativeFrom="margin">
              <wp:posOffset>2800350</wp:posOffset>
            </wp:positionH>
            <wp:positionV relativeFrom="paragraph">
              <wp:posOffset>-146685</wp:posOffset>
            </wp:positionV>
            <wp:extent cx="3143250" cy="2130425"/>
            <wp:effectExtent l="0" t="0" r="0" b="3175"/>
            <wp:wrapSquare wrapText="bothSides"/>
            <wp:docPr id="1026" name="Picture 2" descr="A picture containing graphical user interface&#10;&#10;Description automatically generated">
              <a:extLst xmlns:a="http://schemas.openxmlformats.org/drawingml/2006/main">
                <a:ext uri="{FF2B5EF4-FFF2-40B4-BE49-F238E27FC236}">
                  <a16:creationId xmlns:a16="http://schemas.microsoft.com/office/drawing/2014/main" id="{DD790951-6370-4B19-97E2-8DFA334CD30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A picture containing graphical user interface&#10;&#10;Description automatically generated">
                      <a:extLst>
                        <a:ext uri="{FF2B5EF4-FFF2-40B4-BE49-F238E27FC236}">
                          <a16:creationId xmlns:a16="http://schemas.microsoft.com/office/drawing/2014/main" id="{DD790951-6370-4B19-97E2-8DFA334CD304}"/>
                        </a:ext>
                      </a:extLst>
                    </pic:cNvPr>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143250" cy="2130425"/>
                    </a:xfrm>
                    <a:prstGeom prst="rect">
                      <a:avLst/>
                    </a:prstGeom>
                    <a:noFill/>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58243" behindDoc="0" locked="0" layoutInCell="1" allowOverlap="1" wp14:anchorId="670499E2" wp14:editId="7B7DFDFF">
                <wp:simplePos x="0" y="0"/>
                <wp:positionH relativeFrom="margin">
                  <wp:posOffset>2819400</wp:posOffset>
                </wp:positionH>
                <wp:positionV relativeFrom="paragraph">
                  <wp:posOffset>2059940</wp:posOffset>
                </wp:positionV>
                <wp:extent cx="3151505" cy="257175"/>
                <wp:effectExtent l="0" t="0" r="0" b="9525"/>
                <wp:wrapSquare wrapText="bothSides"/>
                <wp:docPr id="5" name="Text Box 5"/>
                <wp:cNvGraphicFramePr/>
                <a:graphic xmlns:a="http://schemas.openxmlformats.org/drawingml/2006/main">
                  <a:graphicData uri="http://schemas.microsoft.com/office/word/2010/wordprocessingShape">
                    <wps:wsp>
                      <wps:cNvSpPr txBox="1"/>
                      <wps:spPr>
                        <a:xfrm>
                          <a:off x="0" y="0"/>
                          <a:ext cx="3151505" cy="257175"/>
                        </a:xfrm>
                        <a:prstGeom prst="rect">
                          <a:avLst/>
                        </a:prstGeom>
                        <a:solidFill>
                          <a:prstClr val="white"/>
                        </a:solidFill>
                        <a:ln>
                          <a:noFill/>
                        </a:ln>
                      </wps:spPr>
                      <wps:txbx>
                        <w:txbxContent>
                          <w:p w14:paraId="6C657BC6" w14:textId="5145A9BE" w:rsidR="00F04908" w:rsidRPr="00F701D9" w:rsidRDefault="00F04908" w:rsidP="00F04908">
                            <w:pPr>
                              <w:pStyle w:val="Caption"/>
                              <w:rPr>
                                <w:rFonts w:ascii="Times New Roman" w:eastAsia="Times New Roman" w:hAnsi="Times New Roman" w:cs="Times New Roman"/>
                                <w:bCs/>
                                <w:sz w:val="24"/>
                                <w:szCs w:val="24"/>
                              </w:rPr>
                            </w:pPr>
                            <w:r>
                              <w:t xml:space="preserve">Figure </w:t>
                            </w:r>
                            <w:r>
                              <w:fldChar w:fldCharType="begin"/>
                            </w:r>
                            <w:r>
                              <w:instrText>SEQ Figure \* ARABIC</w:instrText>
                            </w:r>
                            <w:r>
                              <w:fldChar w:fldCharType="separate"/>
                            </w:r>
                            <w:r w:rsidR="00BD1348">
                              <w:rPr>
                                <w:noProof/>
                              </w:rPr>
                              <w:t>2</w:t>
                            </w:r>
                            <w:r>
                              <w:fldChar w:fldCharType="end"/>
                            </w:r>
                            <w:r>
                              <w:t>. BERT Model</w:t>
                            </w:r>
                            <w:r w:rsidR="0071422C">
                              <w:t xml:space="preserve"> </w:t>
                            </w:r>
                            <w:r w:rsidR="00C722F2">
                              <w:t>[</w:t>
                            </w:r>
                            <w:r w:rsidR="00506CDD">
                              <w:t>6</w:t>
                            </w:r>
                            <w:r w:rsidR="00C722F2">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0499E2" id="Text Box 5" o:spid="_x0000_s1027" type="#_x0000_t202" style="position:absolute;left:0;text-align:left;margin-left:222pt;margin-top:162.2pt;width:248.15pt;height:20.25pt;z-index:251658243;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" stroked="f">
                <v:textbox inset="0,0,0,0">
                  <w:txbxContent>
                    <w:p w14:paraId="6C657BC6" w14:textId="5145A9BE" w:rsidR="00F04908" w:rsidRPr="00F701D9" w:rsidRDefault="00F04908" w:rsidP="00F04908">
                      <w:pPr>
                        <w:pStyle w:val="Caption"/>
                        <w:rPr>
                          <w:rFonts w:ascii="Times New Roman" w:eastAsia="Times New Roman" w:hAnsi="Times New Roman" w:cs="Times New Roman"/>
                          <w:bCs/>
                          <w:sz w:val="24"/>
                          <w:szCs w:val="24"/>
                        </w:rPr>
                      </w:pPr>
                      <w:r>
                        <w:t xml:space="preserve">Figure </w:t>
                      </w:r>
                      <w:r>
                        <w:fldChar w:fldCharType="begin"/>
                      </w:r>
                      <w:r>
                        <w:instrText>SEQ Figure \* ARABIC</w:instrText>
                      </w:r>
                      <w:r>
                        <w:fldChar w:fldCharType="separate"/>
                      </w:r>
                      <w:r w:rsidR="00BD1348">
                        <w:rPr>
                          <w:noProof/>
                        </w:rPr>
                        <w:t>2</w:t>
                      </w:r>
                      <w:r>
                        <w:fldChar w:fldCharType="end"/>
                      </w:r>
                      <w:r>
                        <w:t>. BERT Model</w:t>
                      </w:r>
                      <w:r w:rsidR="0071422C">
                        <w:t xml:space="preserve"> </w:t>
                      </w:r>
                      <w:r w:rsidR="00C722F2">
                        <w:t>[</w:t>
                      </w:r>
                      <w:r w:rsidR="00506CDD">
                        <w:t>6</w:t>
                      </w:r>
                      <w:r w:rsidR="00C722F2">
                        <w:t>]</w:t>
                      </w:r>
                    </w:p>
                  </w:txbxContent>
                </v:textbox>
                <w10:wrap type="square" anchorx="margin"/>
              </v:shape>
            </w:pict>
          </mc:Fallback>
        </mc:AlternateContent>
      </w:r>
      <w:r w:rsidR="00936CBB" w:rsidRPr="008B427B">
        <w:rPr>
          <w:rFonts w:ascii="Times New Roman" w:hAnsi="Times New Roman" w:cs="Times New Roman"/>
          <w:b/>
          <w:bCs/>
          <w:sz w:val="24"/>
          <w:szCs w:val="24"/>
        </w:rPr>
        <w:t xml:space="preserve">Framework: </w:t>
      </w:r>
      <w:r w:rsidR="00B5549E">
        <w:rPr>
          <w:rFonts w:ascii="Times New Roman" w:hAnsi="Times New Roman" w:cs="Times New Roman"/>
          <w:b/>
          <w:sz w:val="24"/>
          <w:szCs w:val="24"/>
        </w:rPr>
        <w:t>Fin</w:t>
      </w:r>
      <w:r w:rsidR="00936CBB" w:rsidRPr="008B427B">
        <w:rPr>
          <w:rFonts w:ascii="Times New Roman" w:hAnsi="Times New Roman" w:cs="Times New Roman"/>
          <w:b/>
          <w:sz w:val="24"/>
          <w:szCs w:val="24"/>
        </w:rPr>
        <w:t>BERT</w:t>
      </w:r>
      <w:r w:rsidR="00936CBB" w:rsidRPr="008B427B">
        <w:rPr>
          <w:rFonts w:ascii="Times New Roman" w:hAnsi="Times New Roman" w:cs="Times New Roman"/>
          <w:b/>
          <w:bCs/>
          <w:sz w:val="24"/>
          <w:szCs w:val="24"/>
        </w:rPr>
        <w:t xml:space="preserve"> Networks</w:t>
      </w:r>
    </w:p>
    <w:p w14:paraId="51047000" w14:textId="3ADB5BAE" w:rsidR="00936CBB" w:rsidRDefault="006A5DAF" w:rsidP="42AF5DD1">
      <w:pPr>
        <w:jc w:val="both"/>
        <w:rPr>
          <w:rFonts w:ascii="Times New Roman" w:eastAsia="Times New Roman" w:hAnsi="Times New Roman" w:cs="Times New Roman"/>
          <w:sz w:val="24"/>
          <w:szCs w:val="24"/>
        </w:rPr>
      </w:pPr>
      <w:r w:rsidRPr="42AF5DD1">
        <w:rPr>
          <w:rFonts w:ascii="Times New Roman" w:eastAsia="Times New Roman" w:hAnsi="Times New Roman" w:cs="Times New Roman"/>
          <w:sz w:val="24"/>
          <w:szCs w:val="24"/>
        </w:rPr>
        <w:t xml:space="preserve">FinBERT </w:t>
      </w:r>
      <w:r w:rsidR="00130FFF" w:rsidRPr="42AF5DD1">
        <w:rPr>
          <w:rFonts w:ascii="Times New Roman" w:eastAsia="Times New Roman" w:hAnsi="Times New Roman" w:cs="Times New Roman"/>
          <w:sz w:val="24"/>
          <w:szCs w:val="24"/>
        </w:rPr>
        <w:t xml:space="preserve">is a </w:t>
      </w:r>
      <w:r w:rsidR="005C2F08" w:rsidRPr="42AF5DD1">
        <w:rPr>
          <w:rFonts w:ascii="Times New Roman" w:eastAsia="Times New Roman" w:hAnsi="Times New Roman" w:cs="Times New Roman"/>
          <w:sz w:val="24"/>
          <w:szCs w:val="24"/>
        </w:rPr>
        <w:t xml:space="preserve">deep </w:t>
      </w:r>
      <w:r w:rsidR="00130FFF" w:rsidRPr="42AF5DD1">
        <w:rPr>
          <w:rFonts w:ascii="Times New Roman" w:eastAsia="Times New Roman" w:hAnsi="Times New Roman" w:cs="Times New Roman"/>
          <w:sz w:val="24"/>
          <w:szCs w:val="24"/>
        </w:rPr>
        <w:t xml:space="preserve">neural network model </w:t>
      </w:r>
      <w:r w:rsidR="00C23B3B" w:rsidRPr="42AF5DD1">
        <w:rPr>
          <w:rFonts w:ascii="Times New Roman" w:eastAsia="Times New Roman" w:hAnsi="Times New Roman" w:cs="Times New Roman"/>
          <w:sz w:val="24"/>
          <w:szCs w:val="24"/>
        </w:rPr>
        <w:t xml:space="preserve">based on </w:t>
      </w:r>
      <w:r w:rsidR="00323C3A" w:rsidRPr="42AF5DD1">
        <w:rPr>
          <w:rFonts w:ascii="Times New Roman" w:eastAsia="Times New Roman" w:hAnsi="Times New Roman" w:cs="Times New Roman"/>
          <w:sz w:val="24"/>
          <w:szCs w:val="24"/>
        </w:rPr>
        <w:t>BERT</w:t>
      </w:r>
      <w:r w:rsidR="005F0C8E" w:rsidRPr="42AF5DD1">
        <w:rPr>
          <w:rFonts w:ascii="Times New Roman" w:eastAsia="Times New Roman" w:hAnsi="Times New Roman" w:cs="Times New Roman"/>
          <w:sz w:val="24"/>
          <w:szCs w:val="24"/>
        </w:rPr>
        <w:t xml:space="preserve"> by Google</w:t>
      </w:r>
      <w:r w:rsidRPr="42AF5DD1">
        <w:rPr>
          <w:rFonts w:ascii="Times New Roman" w:eastAsia="Times New Roman" w:hAnsi="Times New Roman" w:cs="Times New Roman"/>
          <w:sz w:val="24"/>
          <w:szCs w:val="24"/>
        </w:rPr>
        <w:fldChar w:fldCharType="begin"/>
      </w:r>
      <w:r w:rsidRPr="42AF5DD1">
        <w:rPr>
          <w:rFonts w:ascii="Times New Roman" w:eastAsia="Times New Roman" w:hAnsi="Times New Roman" w:cs="Times New Roman"/>
          <w:sz w:val="24"/>
          <w:szCs w:val="24"/>
        </w:rPr>
        <w:instrText xml:space="preserve"> ADDIN ZOTERO_ITEM CSL_CITATION {"citationID":"BQdbFMbS","properties":{"formattedCitation":"[5]","plainCitation":"[5]","noteIndex":0},"citationItems":[{"id":407,"uris":["http://zotero.org/users/9123845/items/Q9UBKCMK"],"itemData":{"id":407,"type":"article-journal","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ﬁnetuned with just one additional output layer to create state-of-the-art models for a wide range of tasks, such as question answering and language inference, without substantial taskspeciﬁc architecture modiﬁcations.","container-title":"arXiv:1810.04805 [cs]","language":"en","note":"arXiv: 1810.04805","source":"arXiv.org","title":"BERT: Pre-training of Deep Bidirectional Transformers for Language Understanding","title-short":"BERT","URL":"http://arxiv.org/abs/1810.04805","author":[{"family":"Devlin","given":"Jacob"},{"family":"Chang","given":"Ming-Wei"},{"family":"Lee","given":"Kenton"},{"family":"Toutanova","given":"Kristina"}],"accessed":{"date-parts":[["2022",3,21]]},"issued":{"date-parts":[["2019",5,24]]}}}],"schema":"https://github.com/citation-style-language/schema/raw/master/csl-citation.json"} </w:instrText>
      </w:r>
      <w:r w:rsidR="00A97CF6">
        <w:rPr>
          <w:rFonts w:ascii="Times New Roman" w:eastAsia="Times New Roman" w:hAnsi="Times New Roman" w:cs="Times New Roman"/>
          <w:sz w:val="24"/>
          <w:szCs w:val="24"/>
        </w:rPr>
        <w:fldChar w:fldCharType="separate"/>
      </w:r>
      <w:r w:rsidRPr="42AF5DD1">
        <w:rPr>
          <w:rFonts w:ascii="Times New Roman" w:eastAsia="Times New Roman" w:hAnsi="Times New Roman" w:cs="Times New Roman"/>
          <w:sz w:val="24"/>
          <w:szCs w:val="24"/>
        </w:rPr>
        <w:fldChar w:fldCharType="end"/>
      </w:r>
      <w:r w:rsidR="005F0C8E" w:rsidRPr="42AF5DD1">
        <w:rPr>
          <w:rFonts w:ascii="Times New Roman" w:eastAsia="Times New Roman" w:hAnsi="Times New Roman" w:cs="Times New Roman"/>
          <w:sz w:val="24"/>
          <w:szCs w:val="24"/>
        </w:rPr>
        <w:t>, which is a language model</w:t>
      </w:r>
      <w:r w:rsidR="003D3835" w:rsidRPr="42AF5DD1">
        <w:rPr>
          <w:rFonts w:ascii="Times New Roman" w:eastAsia="Times New Roman" w:hAnsi="Times New Roman" w:cs="Times New Roman"/>
          <w:sz w:val="24"/>
          <w:szCs w:val="24"/>
        </w:rPr>
        <w:t xml:space="preserve">. </w:t>
      </w:r>
      <w:r w:rsidR="00976D42" w:rsidRPr="42AF5DD1">
        <w:rPr>
          <w:rFonts w:ascii="Times New Roman" w:eastAsia="Times New Roman" w:hAnsi="Times New Roman" w:cs="Times New Roman"/>
          <w:sz w:val="24"/>
          <w:szCs w:val="24"/>
        </w:rPr>
        <w:t xml:space="preserve">FinBERT is specifically trained in sentiment </w:t>
      </w:r>
      <w:r w:rsidR="0087759A" w:rsidRPr="42AF5DD1">
        <w:rPr>
          <w:rFonts w:ascii="Times New Roman" w:eastAsia="Times New Roman" w:hAnsi="Times New Roman" w:cs="Times New Roman"/>
          <w:sz w:val="24"/>
          <w:szCs w:val="24"/>
        </w:rPr>
        <w:t xml:space="preserve">analysis on </w:t>
      </w:r>
      <w:r w:rsidRPr="42AF5DD1">
        <w:rPr>
          <w:rFonts w:ascii="Times New Roman" w:eastAsia="Times New Roman" w:hAnsi="Times New Roman" w:cs="Times New Roman"/>
          <w:sz w:val="24"/>
          <w:szCs w:val="24"/>
        </w:rPr>
        <w:fldChar w:fldCharType="begin"/>
      </w:r>
      <w:r w:rsidRPr="42AF5DD1">
        <w:rPr>
          <w:rFonts w:ascii="Times New Roman" w:eastAsia="Times New Roman" w:hAnsi="Times New Roman" w:cs="Times New Roman"/>
          <w:sz w:val="24"/>
          <w:szCs w:val="24"/>
        </w:rPr>
        <w:instrText xml:space="preserve"> ADDIN ZOTERO_ITEM CSL_CITATION {"citationID":"BQdbFMbS","properties":{"formattedCitation":"[5]","plainCitation":"[5]","noteIndex":0},"citationItems":[{"id":407,"uris":["http://zotero.org/users/9123845/items/Q9UBKCMK"],"itemData":{"id":407,"type":"article-journal","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ﬁnetuned with just one additional output layer to create state-of-the-art models for a wide range of tasks, such as question answering and language inference, without substantial taskspeciﬁc architecture modiﬁcations.","container-title":"arXiv:1810.04805 [cs]","language":"en","note":"arXiv: 1810.04805","source":"arXiv.org","title":"BERT: Pre-training of Deep Bidirectional Transformers for Language Understanding","title-short":"BERT","URL":"http://arxiv.org/abs/1810.04805","author":[{"family":"Devlin","given":"Jacob"},{"family":"Chang","given":"Ming-Wei"},{"family":"Lee","given":"Kenton"},{"family":"Toutanova","given":"Kristina"}],"accessed":{"date-parts":[["2022",3,21]]},"issued":{"date-parts":[["2019",5,24]]}}}],"schema":"https://github.com/citation-style-language/schema/raw/master/csl-citation.json"} </w:instrText>
      </w:r>
      <w:r w:rsidR="00A97CF6">
        <w:rPr>
          <w:rFonts w:ascii="Times New Roman" w:eastAsia="Times New Roman" w:hAnsi="Times New Roman" w:cs="Times New Roman"/>
          <w:sz w:val="24"/>
          <w:szCs w:val="24"/>
        </w:rPr>
        <w:fldChar w:fldCharType="separate"/>
      </w:r>
      <w:r w:rsidRPr="42AF5DD1">
        <w:rPr>
          <w:rFonts w:ascii="Times New Roman" w:eastAsia="Times New Roman" w:hAnsi="Times New Roman" w:cs="Times New Roman"/>
          <w:sz w:val="24"/>
          <w:szCs w:val="24"/>
        </w:rPr>
        <w:fldChar w:fldCharType="end"/>
      </w:r>
      <w:r w:rsidR="00976D42" w:rsidRPr="42AF5DD1">
        <w:rPr>
          <w:rFonts w:ascii="Times New Roman" w:eastAsia="Times New Roman" w:hAnsi="Times New Roman" w:cs="Times New Roman"/>
          <w:sz w:val="24"/>
          <w:szCs w:val="24"/>
        </w:rPr>
        <w:t xml:space="preserve">finance related </w:t>
      </w:r>
      <w:r w:rsidR="0087759A" w:rsidRPr="42AF5DD1">
        <w:rPr>
          <w:rFonts w:ascii="Times New Roman" w:eastAsia="Times New Roman" w:hAnsi="Times New Roman" w:cs="Times New Roman"/>
          <w:sz w:val="24"/>
          <w:szCs w:val="24"/>
        </w:rPr>
        <w:t>datasets.</w:t>
      </w:r>
      <w:r w:rsidR="00397BBA" w:rsidRPr="42AF5DD1">
        <w:rPr>
          <w:rFonts w:ascii="Times New Roman" w:eastAsia="Times New Roman" w:hAnsi="Times New Roman" w:cs="Times New Roman"/>
          <w:sz w:val="24"/>
          <w:szCs w:val="24"/>
        </w:rPr>
        <w:t xml:space="preserve"> Unlike a LSTM neural network, which is not fine tunable, BERT is a fine tunable model</w:t>
      </w:r>
      <w:r w:rsidR="00695429" w:rsidRPr="42AF5DD1">
        <w:rPr>
          <w:rFonts w:ascii="Times New Roman" w:eastAsia="Times New Roman" w:hAnsi="Times New Roman" w:cs="Times New Roman"/>
          <w:sz w:val="24"/>
          <w:szCs w:val="24"/>
        </w:rPr>
        <w:t xml:space="preserve">. Fine tunable models do not require complete retraining from </w:t>
      </w:r>
      <w:r w:rsidR="006F73A6" w:rsidRPr="42AF5DD1">
        <w:rPr>
          <w:rFonts w:ascii="Times New Roman" w:eastAsia="Times New Roman" w:hAnsi="Times New Roman" w:cs="Times New Roman"/>
          <w:sz w:val="24"/>
          <w:szCs w:val="24"/>
        </w:rPr>
        <w:t xml:space="preserve">scratch </w:t>
      </w:r>
      <w:r w:rsidR="00331E6C" w:rsidRPr="42AF5DD1">
        <w:rPr>
          <w:rFonts w:ascii="Times New Roman" w:eastAsia="Times New Roman" w:hAnsi="Times New Roman" w:cs="Times New Roman"/>
          <w:sz w:val="24"/>
          <w:szCs w:val="24"/>
        </w:rPr>
        <w:t>to learn a new related dataset or task. T</w:t>
      </w:r>
      <w:r w:rsidR="00397BBA" w:rsidRPr="42AF5DD1">
        <w:rPr>
          <w:rFonts w:ascii="Times New Roman" w:eastAsia="Times New Roman" w:hAnsi="Times New Roman" w:cs="Times New Roman"/>
          <w:sz w:val="24"/>
          <w:szCs w:val="24"/>
        </w:rPr>
        <w:t xml:space="preserve">hat is, while BERT was designed to predict the next word or draft </w:t>
      </w:r>
      <w:r w:rsidR="0053191C" w:rsidRPr="42AF5DD1">
        <w:rPr>
          <w:rFonts w:ascii="Times New Roman" w:eastAsia="Times New Roman" w:hAnsi="Times New Roman" w:cs="Times New Roman"/>
          <w:sz w:val="24"/>
          <w:szCs w:val="24"/>
        </w:rPr>
        <w:t xml:space="preserve">essays, since its fine tunable it can be used to </w:t>
      </w:r>
      <w:r w:rsidR="002C66B3" w:rsidRPr="42AF5DD1">
        <w:rPr>
          <w:rFonts w:ascii="Times New Roman" w:eastAsia="Times New Roman" w:hAnsi="Times New Roman" w:cs="Times New Roman"/>
          <w:sz w:val="24"/>
          <w:szCs w:val="24"/>
        </w:rPr>
        <w:t>predict sentiment with just little more training. A new sen</w:t>
      </w:r>
      <w:r w:rsidR="00992FA4" w:rsidRPr="42AF5DD1">
        <w:rPr>
          <w:rFonts w:ascii="Times New Roman" w:eastAsia="Times New Roman" w:hAnsi="Times New Roman" w:cs="Times New Roman"/>
          <w:sz w:val="24"/>
          <w:szCs w:val="24"/>
        </w:rPr>
        <w:t>t</w:t>
      </w:r>
      <w:r w:rsidR="002C66B3" w:rsidRPr="42AF5DD1">
        <w:rPr>
          <w:rFonts w:ascii="Times New Roman" w:eastAsia="Times New Roman" w:hAnsi="Times New Roman" w:cs="Times New Roman"/>
          <w:sz w:val="24"/>
          <w:szCs w:val="24"/>
        </w:rPr>
        <w:t xml:space="preserve">iment </w:t>
      </w:r>
      <w:r w:rsidR="00992FA4" w:rsidRPr="42AF5DD1">
        <w:rPr>
          <w:rFonts w:ascii="Times New Roman" w:eastAsia="Times New Roman" w:hAnsi="Times New Roman" w:cs="Times New Roman"/>
          <w:sz w:val="24"/>
          <w:szCs w:val="24"/>
        </w:rPr>
        <w:t>dataset can be added to a pre-trained BERT network</w:t>
      </w:r>
      <w:r w:rsidR="00785B5F" w:rsidRPr="42AF5DD1">
        <w:rPr>
          <w:rFonts w:ascii="Times New Roman" w:eastAsia="Times New Roman" w:hAnsi="Times New Roman" w:cs="Times New Roman"/>
          <w:sz w:val="24"/>
          <w:szCs w:val="24"/>
        </w:rPr>
        <w:t xml:space="preserve"> without </w:t>
      </w:r>
      <w:r w:rsidR="006E66C8" w:rsidRPr="42AF5DD1">
        <w:rPr>
          <w:rFonts w:ascii="Times New Roman" w:eastAsia="Times New Roman" w:hAnsi="Times New Roman" w:cs="Times New Roman"/>
          <w:sz w:val="24"/>
          <w:szCs w:val="24"/>
        </w:rPr>
        <w:t xml:space="preserve">needing to be retrained from </w:t>
      </w:r>
      <w:r w:rsidR="007B4B5E" w:rsidRPr="42AF5DD1">
        <w:rPr>
          <w:rFonts w:ascii="Times New Roman" w:eastAsia="Times New Roman" w:hAnsi="Times New Roman" w:cs="Times New Roman"/>
          <w:sz w:val="24"/>
          <w:szCs w:val="24"/>
        </w:rPr>
        <w:t xml:space="preserve">scratch </w:t>
      </w:r>
      <w:r w:rsidR="006E66C8" w:rsidRPr="42AF5DD1">
        <w:rPr>
          <w:rFonts w:ascii="Times New Roman" w:eastAsia="Times New Roman" w:hAnsi="Times New Roman" w:cs="Times New Roman"/>
          <w:sz w:val="24"/>
          <w:szCs w:val="24"/>
        </w:rPr>
        <w:t xml:space="preserve">on such </w:t>
      </w:r>
      <w:r w:rsidR="007B4B5E" w:rsidRPr="42AF5DD1">
        <w:rPr>
          <w:rFonts w:ascii="Times New Roman" w:eastAsia="Times New Roman" w:hAnsi="Times New Roman" w:cs="Times New Roman"/>
          <w:sz w:val="24"/>
          <w:szCs w:val="24"/>
        </w:rPr>
        <w:t>dataset</w:t>
      </w:r>
      <w:r w:rsidR="00081401" w:rsidRPr="42AF5DD1">
        <w:rPr>
          <w:rFonts w:ascii="Times New Roman" w:eastAsia="Times New Roman" w:hAnsi="Times New Roman" w:cs="Times New Roman"/>
          <w:sz w:val="24"/>
          <w:szCs w:val="24"/>
        </w:rPr>
        <w:t>, this feature made possible the creation of the FinBERT network.</w:t>
      </w:r>
    </w:p>
    <w:p w14:paraId="1517CEE9" w14:textId="167B4267" w:rsidR="00F10E4D" w:rsidRDefault="00953432" w:rsidP="42AF5DD1">
      <w:pPr>
        <w:jc w:val="both"/>
        <w:rPr>
          <w:rFonts w:ascii="Times New Roman" w:eastAsia="Times New Roman" w:hAnsi="Times New Roman" w:cs="Times New Roman"/>
          <w:sz w:val="24"/>
          <w:szCs w:val="24"/>
        </w:rPr>
      </w:pPr>
      <w:r w:rsidRPr="42AF5DD1">
        <w:rPr>
          <w:rFonts w:ascii="Times New Roman" w:eastAsia="Times New Roman" w:hAnsi="Times New Roman" w:cs="Times New Roman"/>
          <w:sz w:val="24"/>
          <w:szCs w:val="24"/>
        </w:rPr>
        <w:t xml:space="preserve">FinBERT takes </w:t>
      </w:r>
      <w:r w:rsidR="00F01A67" w:rsidRPr="42AF5DD1">
        <w:rPr>
          <w:rFonts w:ascii="Times New Roman" w:eastAsia="Times New Roman" w:hAnsi="Times New Roman" w:cs="Times New Roman"/>
          <w:sz w:val="24"/>
          <w:szCs w:val="24"/>
        </w:rPr>
        <w:t>text as input and return values from positive, negative, and ne</w:t>
      </w:r>
      <w:r w:rsidR="009707D2" w:rsidRPr="42AF5DD1">
        <w:rPr>
          <w:rFonts w:ascii="Times New Roman" w:eastAsia="Times New Roman" w:hAnsi="Times New Roman" w:cs="Times New Roman"/>
          <w:sz w:val="24"/>
          <w:szCs w:val="24"/>
        </w:rPr>
        <w:t xml:space="preserve">utral sentiments. The output values range from 0 to 1, where 0 is no inclination </w:t>
      </w:r>
      <w:r w:rsidR="008469A7" w:rsidRPr="42AF5DD1">
        <w:rPr>
          <w:rFonts w:ascii="Times New Roman" w:eastAsia="Times New Roman" w:hAnsi="Times New Roman" w:cs="Times New Roman"/>
          <w:sz w:val="24"/>
          <w:szCs w:val="24"/>
        </w:rPr>
        <w:t xml:space="preserve">and 1 is full inclination towards that sentiment. </w:t>
      </w:r>
      <w:r w:rsidR="007C1612" w:rsidRPr="42AF5DD1">
        <w:rPr>
          <w:rFonts w:ascii="Times New Roman" w:eastAsia="Times New Roman" w:hAnsi="Times New Roman" w:cs="Times New Roman"/>
          <w:sz w:val="24"/>
          <w:szCs w:val="24"/>
        </w:rPr>
        <w:t xml:space="preserve">In this project a pre-trained FinBERT model </w:t>
      </w:r>
      <w:r w:rsidR="006A7507" w:rsidRPr="42AF5DD1">
        <w:rPr>
          <w:rFonts w:ascii="Times New Roman" w:eastAsia="Times New Roman" w:hAnsi="Times New Roman" w:cs="Times New Roman"/>
          <w:sz w:val="24"/>
          <w:szCs w:val="24"/>
        </w:rPr>
        <w:t xml:space="preserve">from HuggingFace </w:t>
      </w:r>
      <w:r w:rsidR="007C1612" w:rsidRPr="42AF5DD1">
        <w:rPr>
          <w:rFonts w:ascii="Times New Roman" w:eastAsia="Times New Roman" w:hAnsi="Times New Roman" w:cs="Times New Roman"/>
          <w:sz w:val="24"/>
          <w:szCs w:val="24"/>
        </w:rPr>
        <w:fldChar w:fldCharType="begin"/>
      </w:r>
      <w:r w:rsidR="007C1612" w:rsidRPr="42AF5DD1">
        <w:rPr>
          <w:rFonts w:ascii="Times New Roman" w:eastAsia="Times New Roman" w:hAnsi="Times New Roman" w:cs="Times New Roman"/>
          <w:sz w:val="24"/>
          <w:szCs w:val="24"/>
        </w:rPr>
        <w:instrText xml:space="preserve"> ADDIN ZOTERO_ITEM CSL_CITATION {"citationID":"er17j19O","properties":{"formattedCitation":"[6]","plainCitation":"[6]","noteIndex":0},"citationItems":[{"id":475,"uris":["http://zotero.org/users/9123845/items/QKIUQ5V5"],"itemData":{"id":475,"type":"webpage","abstract":"FinBERT is a pre-trained NLP model to analyze sentiment of financial text. It is built by further training the BERT language model in the finance domain, using a large financial corpus and thereby fine-tuning it for financial sentiment classification. Financial PhraseBank by Malo et al. (2014) is used for fine-tuning. For more details, please see the paper FinBERT: Financial Sentiment Analysis with Pre-trained Language Models and our related blog post on Medium.\n\nThe model will give softmax outputs for three labels: positive, negative or neutral.","title":"ProsusAI/finbert · Hugging Face","URL":"https://huggingface.co/ProsusAI/finbert?text=Stock+Market+Prediction+with+Sentiment%0AAnalysis","author":[{"family":"Araci","given":"Dogu"},{"family":"Genc","given":"Zulkuf"}],"accessed":{"date-parts":[["2022",4,28]]}}}],"schema":"https://github.com/citation-style-language/schema/raw/master/csl-citation.json"} </w:instrText>
      </w:r>
      <w:r w:rsidR="00A97CF6">
        <w:rPr>
          <w:rFonts w:ascii="Times New Roman" w:eastAsia="Times New Roman" w:hAnsi="Times New Roman" w:cs="Times New Roman"/>
          <w:sz w:val="24"/>
          <w:szCs w:val="24"/>
        </w:rPr>
        <w:fldChar w:fldCharType="separate"/>
      </w:r>
      <w:r w:rsidR="007C1612" w:rsidRPr="42AF5DD1">
        <w:rPr>
          <w:rFonts w:ascii="Times New Roman" w:eastAsia="Times New Roman" w:hAnsi="Times New Roman" w:cs="Times New Roman"/>
          <w:sz w:val="24"/>
          <w:szCs w:val="24"/>
        </w:rPr>
        <w:fldChar w:fldCharType="end"/>
      </w:r>
      <w:r w:rsidR="006A7507" w:rsidRPr="42AF5DD1">
        <w:rPr>
          <w:rFonts w:ascii="Times New Roman" w:eastAsia="Times New Roman" w:hAnsi="Times New Roman" w:cs="Times New Roman"/>
          <w:sz w:val="24"/>
          <w:szCs w:val="24"/>
        </w:rPr>
        <w:t xml:space="preserve"> </w:t>
      </w:r>
      <w:r w:rsidR="007C1612" w:rsidRPr="42AF5DD1">
        <w:rPr>
          <w:rFonts w:ascii="Times New Roman" w:eastAsia="Times New Roman" w:hAnsi="Times New Roman" w:cs="Times New Roman"/>
          <w:sz w:val="24"/>
          <w:szCs w:val="24"/>
        </w:rPr>
        <w:t xml:space="preserve">was used to convert news headlines to sentiment data which combined with the stock data was used to </w:t>
      </w:r>
      <w:r w:rsidR="006A7507" w:rsidRPr="42AF5DD1">
        <w:rPr>
          <w:rFonts w:ascii="Times New Roman" w:eastAsia="Times New Roman" w:hAnsi="Times New Roman" w:cs="Times New Roman"/>
          <w:sz w:val="24"/>
          <w:szCs w:val="24"/>
        </w:rPr>
        <w:t>train LSTM networks.</w:t>
      </w:r>
    </w:p>
    <w:p w14:paraId="1D89E0C7" w14:textId="3282336B" w:rsidR="008469A7" w:rsidRPr="009D0783" w:rsidRDefault="008469A7" w:rsidP="003D3835">
      <w:pPr>
        <w:jc w:val="both"/>
        <w:rPr>
          <w:rFonts w:ascii="Times New Roman" w:eastAsia="Times New Roman" w:hAnsi="Times New Roman" w:cs="Times New Roman"/>
          <w:bCs/>
          <w:sz w:val="24"/>
          <w:szCs w:val="24"/>
        </w:rPr>
      </w:pPr>
    </w:p>
    <w:p w14:paraId="31839E2B" w14:textId="22CC7497" w:rsidR="00D40D61" w:rsidRDefault="2D79093E" w:rsidP="00AE6505">
      <w:pPr>
        <w:pStyle w:val="ListParagraph"/>
        <w:numPr>
          <w:ilvl w:val="0"/>
          <w:numId w:val="6"/>
        </w:numPr>
        <w:ind w:left="360"/>
        <w:rPr>
          <w:rFonts w:ascii="Times New Roman" w:eastAsia="Times New Roman" w:hAnsi="Times New Roman" w:cs="Times New Roman"/>
          <w:b/>
          <w:sz w:val="24"/>
          <w:szCs w:val="24"/>
        </w:rPr>
      </w:pPr>
      <w:r w:rsidRPr="008B427B">
        <w:rPr>
          <w:rFonts w:ascii="Times New Roman" w:eastAsia="Times New Roman" w:hAnsi="Times New Roman" w:cs="Times New Roman"/>
          <w:b/>
          <w:bCs/>
          <w:sz w:val="24"/>
          <w:szCs w:val="24"/>
        </w:rPr>
        <w:t>Framework: LSTM Networks</w:t>
      </w:r>
    </w:p>
    <w:p w14:paraId="5C728446" w14:textId="4E836170" w:rsidR="009438B4" w:rsidRDefault="003A245E" w:rsidP="42AF5DD1">
      <w:pPr>
        <w:jc w:val="both"/>
        <w:rPr>
          <w:rFonts w:ascii="Times New Roman" w:eastAsia="Times New Roman" w:hAnsi="Times New Roman" w:cs="Times New Roman"/>
          <w:sz w:val="24"/>
          <w:szCs w:val="24"/>
        </w:rPr>
      </w:pPr>
      <w:r>
        <w:rPr>
          <w:noProof/>
        </w:rPr>
        <mc:AlternateContent>
          <mc:Choice Requires="wps">
            <w:drawing>
              <wp:anchor distT="0" distB="0" distL="114300" distR="114300" simplePos="0" relativeHeight="251658245" behindDoc="0" locked="0" layoutInCell="1" allowOverlap="1" wp14:anchorId="57FD63B6" wp14:editId="1AAD7479">
                <wp:simplePos x="0" y="0"/>
                <wp:positionH relativeFrom="column">
                  <wp:posOffset>2320290</wp:posOffset>
                </wp:positionH>
                <wp:positionV relativeFrom="paragraph">
                  <wp:posOffset>2469515</wp:posOffset>
                </wp:positionV>
                <wp:extent cx="3623310" cy="635"/>
                <wp:effectExtent l="0" t="0" r="0" b="0"/>
                <wp:wrapSquare wrapText="bothSides"/>
                <wp:docPr id="7" name="Text Box 7"/>
                <wp:cNvGraphicFramePr/>
                <a:graphic xmlns:a="http://schemas.openxmlformats.org/drawingml/2006/main">
                  <a:graphicData uri="http://schemas.microsoft.com/office/word/2010/wordprocessingShape">
                    <wps:wsp>
                      <wps:cNvSpPr txBox="1"/>
                      <wps:spPr>
                        <a:xfrm>
                          <a:off x="0" y="0"/>
                          <a:ext cx="3623310" cy="635"/>
                        </a:xfrm>
                        <a:prstGeom prst="rect">
                          <a:avLst/>
                        </a:prstGeom>
                        <a:solidFill>
                          <a:prstClr val="white"/>
                        </a:solidFill>
                        <a:ln>
                          <a:noFill/>
                        </a:ln>
                      </wps:spPr>
                      <wps:txbx>
                        <w:txbxContent>
                          <w:p w14:paraId="5E3075CD" w14:textId="2621911A" w:rsidR="003A245E" w:rsidRPr="007B44B1" w:rsidRDefault="003A245E" w:rsidP="003A245E">
                            <w:pPr>
                              <w:pStyle w:val="Caption"/>
                              <w:rPr>
                                <w:rFonts w:ascii="Times New Roman" w:eastAsia="Times New Roman" w:hAnsi="Times New Roman" w:cs="Times New Roman"/>
                                <w:b/>
                                <w:sz w:val="24"/>
                                <w:szCs w:val="24"/>
                              </w:rPr>
                            </w:pPr>
                            <w:r>
                              <w:t xml:space="preserve">Figure </w:t>
                            </w:r>
                            <w:r>
                              <w:fldChar w:fldCharType="begin"/>
                            </w:r>
                            <w:r>
                              <w:instrText>SEQ Figure \* ARABIC</w:instrText>
                            </w:r>
                            <w:r>
                              <w:fldChar w:fldCharType="separate"/>
                            </w:r>
                            <w:r w:rsidR="00BD1348">
                              <w:rPr>
                                <w:noProof/>
                              </w:rPr>
                              <w:t>3</w:t>
                            </w:r>
                            <w:r>
                              <w:fldChar w:fldCharType="end"/>
                            </w:r>
                            <w:r>
                              <w:t>. Internal Design of a LSTM Lay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7FD63B6" id="Text Box 7" o:spid="_x0000_s1028" type="#_x0000_t202" style="position:absolute;left:0;text-align:left;margin-left:182.7pt;margin-top:194.45pt;width:285.3pt;height:.05pt;z-index:25165824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" stroked="f">
                <v:textbox style="mso-fit-shape-to-text:t" inset="0,0,0,0">
                  <w:txbxContent>
                    <w:p w14:paraId="5E3075CD" w14:textId="2621911A" w:rsidR="003A245E" w:rsidRPr="007B44B1" w:rsidRDefault="003A245E" w:rsidP="003A245E">
                      <w:pPr>
                        <w:pStyle w:val="Caption"/>
                        <w:rPr>
                          <w:rFonts w:ascii="Times New Roman" w:eastAsia="Times New Roman" w:hAnsi="Times New Roman" w:cs="Times New Roman"/>
                          <w:b/>
                          <w:sz w:val="24"/>
                          <w:szCs w:val="24"/>
                        </w:rPr>
                      </w:pPr>
                      <w:r>
                        <w:t xml:space="preserve">Figure </w:t>
                      </w:r>
                      <w:r>
                        <w:fldChar w:fldCharType="begin"/>
                      </w:r>
                      <w:r>
                        <w:instrText>SEQ Figure \* ARABIC</w:instrText>
                      </w:r>
                      <w:r>
                        <w:fldChar w:fldCharType="separate"/>
                      </w:r>
                      <w:r w:rsidR="00BD1348">
                        <w:rPr>
                          <w:noProof/>
                        </w:rPr>
                        <w:t>3</w:t>
                      </w:r>
                      <w:r>
                        <w:fldChar w:fldCharType="end"/>
                      </w:r>
                      <w:r>
                        <w:t>. Internal Design of a LSTM Layer</w:t>
                      </w:r>
                    </w:p>
                  </w:txbxContent>
                </v:textbox>
                <w10:wrap type="square"/>
              </v:shape>
            </w:pict>
          </mc:Fallback>
        </mc:AlternateContent>
      </w:r>
      <w:r w:rsidRPr="003A245E">
        <w:rPr>
          <w:rFonts w:ascii="Times New Roman" w:eastAsia="Times New Roman" w:hAnsi="Times New Roman" w:cs="Times New Roman"/>
          <w:b/>
          <w:noProof/>
          <w:sz w:val="24"/>
          <w:szCs w:val="24"/>
        </w:rPr>
        <mc:AlternateContent>
          <mc:Choice Requires="wpg">
            <w:drawing>
              <wp:anchor distT="0" distB="0" distL="114300" distR="114300" simplePos="0" relativeHeight="251658244" behindDoc="0" locked="0" layoutInCell="1" allowOverlap="1" wp14:anchorId="6C703EE8" wp14:editId="293C9420">
                <wp:simplePos x="0" y="0"/>
                <wp:positionH relativeFrom="margin">
                  <wp:align>right</wp:align>
                </wp:positionH>
                <wp:positionV relativeFrom="paragraph">
                  <wp:posOffset>12065</wp:posOffset>
                </wp:positionV>
                <wp:extent cx="3623310" cy="2400300"/>
                <wp:effectExtent l="0" t="0" r="0" b="0"/>
                <wp:wrapSquare wrapText="bothSides"/>
                <wp:docPr id="12" name="Group 11">
                  <a:extLst xmlns:a="http://schemas.openxmlformats.org/drawingml/2006/main">
                    <a:ext uri="{FF2B5EF4-FFF2-40B4-BE49-F238E27FC236}">
                      <a16:creationId xmlns:a16="http://schemas.microsoft.com/office/drawing/2014/main" id="{67E7A5FD-B3A9-45A9-8772-C2DCE0E3AF31}"/>
                    </a:ext>
                  </a:extLst>
                </wp:docPr>
                <wp:cNvGraphicFramePr/>
                <a:graphic xmlns:a="http://schemas.openxmlformats.org/drawingml/2006/main">
                  <a:graphicData uri="http://schemas.microsoft.com/office/word/2010/wordprocessingGroup">
                    <wpg:wgp>
                      <wpg:cNvGrpSpPr/>
                      <wpg:grpSpPr>
                        <a:xfrm>
                          <a:off x="0" y="0"/>
                          <a:ext cx="3623310" cy="2400300"/>
                          <a:chOff x="0" y="0"/>
                          <a:chExt cx="5419725" cy="3437638"/>
                        </a:xfrm>
                      </wpg:grpSpPr>
                      <pic:pic xmlns:pic="http://schemas.openxmlformats.org/drawingml/2006/picture">
                        <pic:nvPicPr>
                          <pic:cNvPr id="2" name="Picture 2">
                            <a:extLst>
                              <a:ext uri="{FF2B5EF4-FFF2-40B4-BE49-F238E27FC236}">
                                <a16:creationId xmlns:a16="http://schemas.microsoft.com/office/drawing/2014/main" id="{A6F35ADA-82FD-4E8F-A289-D7815C660FF0}"/>
                              </a:ext>
                            </a:extLst>
                          </pic:cNvPr>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11811" y="0"/>
                            <a:ext cx="5407914" cy="3437638"/>
                          </a:xfrm>
                          <a:prstGeom prst="rect">
                            <a:avLst/>
                          </a:prstGeom>
                          <a:noFill/>
                          <a:extLst>
                            <a:ext uri="{909E8E84-426E-40DD-AFC4-6F175D3DCCD1}">
                              <a14:hiddenFill xmlns:a14="http://schemas.microsoft.com/office/drawing/2010/main">
                                <a:solidFill>
                                  <a:srgbClr val="FFFFFF"/>
                                </a:solidFill>
                              </a14:hiddenFill>
                            </a:ext>
                          </a:extLst>
                        </pic:spPr>
                      </pic:pic>
                      <wps:wsp>
                        <wps:cNvPr id="3" name="TextBox 9">
                          <a:extLst>
                            <a:ext uri="{FF2B5EF4-FFF2-40B4-BE49-F238E27FC236}">
                              <a16:creationId xmlns:a16="http://schemas.microsoft.com/office/drawing/2014/main" id="{2761BE22-D69D-49F7-A89A-0C17E8C18423}"/>
                            </a:ext>
                          </a:extLst>
                        </wps:cNvPr>
                        <wps:cNvSpPr txBox="1"/>
                        <wps:spPr>
                          <a:xfrm>
                            <a:off x="0" y="0"/>
                            <a:ext cx="5419725" cy="2447925"/>
                          </a:xfrm>
                          <a:prstGeom prst="rect">
                            <a:avLst/>
                          </a:prstGeom>
                          <a:ln>
                            <a:noFill/>
                          </a:ln>
                        </wps:spPr>
                        <wps:style>
                          <a:lnRef idx="0">
                            <a:scrgbClr r="0" g="0" b="0"/>
                          </a:lnRef>
                          <a:fillRef idx="1001">
                            <a:schemeClr val="lt1"/>
                          </a:fillRef>
                          <a:effectRef idx="0">
                            <a:scrgbClr r="0" g="0" b="0"/>
                          </a:effectRef>
                          <a:fontRef idx="minor">
                            <a:schemeClr val="dk1"/>
                          </a:fontRef>
                        </wps:style>
                        <wps:bodyPr wrap="square" rtlCol="0">
                          <a:noAutofit/>
                        </wps:bodyPr>
                      </wps:wsp>
                      <pic:pic xmlns:pic="http://schemas.openxmlformats.org/drawingml/2006/picture">
                        <pic:nvPicPr>
                          <pic:cNvPr id="4" name="Picture 4">
                            <a:extLst>
                              <a:ext uri="{FF2B5EF4-FFF2-40B4-BE49-F238E27FC236}">
                                <a16:creationId xmlns:a16="http://schemas.microsoft.com/office/drawing/2014/main" id="{189765C4-1399-4BCD-BB35-F7FFB4CB4D30}"/>
                              </a:ext>
                            </a:extLst>
                          </pic:cNvPr>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r="50549" b="28790"/>
                          <a:stretch/>
                        </pic:blipFill>
                        <pic:spPr bwMode="auto">
                          <a:xfrm>
                            <a:off x="1378648" y="0"/>
                            <a:ext cx="2674239" cy="2447925"/>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margin">
                  <wp14:pctWidth>0</wp14:pctWidth>
                </wp14:sizeRelH>
                <wp14:sizeRelV relativeFrom="margin">
                  <wp14:pctHeight>0</wp14:pctHeight>
                </wp14:sizeRelV>
              </wp:anchor>
            </w:drawing>
          </mc:Choice>
          <mc:Fallback xmlns:oel="http://schemas.microsoft.com/office/2019/extlst" xmlns:a="http://schemas.openxmlformats.org/drawingml/2006/main" xmlns:a16="http://schemas.microsoft.com/office/drawing/2014/main" xmlns:pic="http://schemas.openxmlformats.org/drawingml/2006/picture" xmlns:a14="http://schemas.microsoft.com/office/drawing/2010/main" xmlns:asvg="http://schemas.microsoft.com/office/drawing/2016/SVG/main" xmlns:arto="http://schemas.microsoft.com/office/word/2006/arto">
            <w:pict w14:anchorId="3D08ACA1">
              <v:group id="Group 11" style="position:absolute;margin-left:234.1pt;margin-top:.95pt;width:285.3pt;height:189pt;z-index:251664384;mso-position-horizontal:right;mso-position-horizontal-relative:margin;mso-width-relative:margin;mso-height-relative:margin" coordsize="54197,34376" o:spid="_x0000_s1026" w14:anchorId="0BCD85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">
                <v:shapetype id="_x0000_t75" coordsize="21600,21600" filled="f" stroked="f" o:spt="75" o:preferrelative="t" path="m@4@5l@4@11@9@11@9@5xe">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gradientshapeok="t" o:connecttype="rect" o:extrusionok="f"/>
                  <o:lock v:ext="edit" aspectratio="t"/>
                </v:shapetype>
                <v:shape id="Picture 2" style="position:absolute;left:118;width:54079;height:34376;visibility:visible;mso-wrap-style:square" o:spid="_x0000_s1027"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">
                  <v:imagedata o:title="" r:id="rId11"/>
                </v:shape>
                <v:shape id="TextBox 9" style="position:absolute;width:54197;height:24479;visibility:visible;mso-wrap-style:square;v-text-anchor:top" o:spid="_x0000_s1028" fillcolor="white [3201]"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"/>
                <v:shape id="Picture 4" style="position:absolute;left:13786;width:26742;height:24479;visibility:visible;mso-wrap-style:square" o:spid="_x0000_s1029"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">
                  <v:imagedata cropright="33128f" cropbottom="18868f" o:title="" r:id="rId11"/>
                </v:shape>
                <w10:wrap type="square" anchorx="margin"/>
              </v:group>
            </w:pict>
          </mc:Fallback>
        </mc:AlternateContent>
      </w:r>
      <w:r w:rsidR="005D0B03" w:rsidRPr="42AF5DD1">
        <w:rPr>
          <w:rFonts w:ascii="Times New Roman" w:eastAsia="Times New Roman" w:hAnsi="Times New Roman" w:cs="Times New Roman"/>
          <w:sz w:val="24"/>
          <w:szCs w:val="24"/>
        </w:rPr>
        <w:t xml:space="preserve">LSTM </w:t>
      </w:r>
      <w:r w:rsidR="005D0B03" w:rsidRPr="42AF5DD1">
        <w:rPr>
          <w:rFonts w:ascii="Times New Roman" w:eastAsia="Times New Roman" w:hAnsi="Times New Roman" w:cs="Times New Roman"/>
          <w:sz w:val="24"/>
          <w:szCs w:val="24"/>
        </w:rPr>
        <w:fldChar w:fldCharType="begin"/>
      </w:r>
      <w:r w:rsidR="005D0B03" w:rsidRPr="42AF5DD1">
        <w:rPr>
          <w:rFonts w:ascii="Times New Roman" w:eastAsia="Times New Roman" w:hAnsi="Times New Roman" w:cs="Times New Roman"/>
          <w:sz w:val="24"/>
          <w:szCs w:val="24"/>
        </w:rPr>
        <w:instrText xml:space="preserve"> ADDIN ZOTERO_ITEM CSL_CITATION {"citationID":"IWMf7qdL","properties":{"formattedCitation":"[7]","plainCitation":"[7]","noteIndex":0},"citationItems":[{"id":412,"uris":["http://zotero.org/users/9123845/items/AXKMMNS7"],"itemData":{"id":412,"type":"article-journal","abstract":"IAt bhsatsrancetver been easy to invest in a set of assets, the abnormally of financial market does not allow simple models to predict future asset values with higher accuracy. Machine learning, which consist of making computers perform tasks that normally rIet qhuaisrinegvherumbeaenn ienatesylligtoeninceveisst cinuraresnettlyofthaessdeotsm, itnhaenatbtnreonrmd ailnlyscoifenfitnifainccriaelsemaracrhk.etTdhoisesarntoictleallaoiwmssitmo pbleuimldoademlsotdoelpruesdiincgt RfuetcuurerreanssteNt evuarlualesNwetiwthorhkisgh(eRrNaNcc)uarancdy.esMpeacihailnlye Lleoanrngi-nSgh,owrthTicehrmcoMnseismt oorfy mmaokdinegl (cLoSmTpMut)ertso pperrefdoircmt ftuatsukrse tshtaotcknomrmaraklleyt vreaqlueirsi.nTghheummaainn oinbtjeelclitgiveencoef tihsiscuprarpeenrtliys tohesedeoimniwnahnict htrpernedciisnionscaieMntiafcichinreeseleaarrcnhi.ngThailsgoarritihcmle caainmpsretodicbtuailnddahomwodmeul cuhsitnhge eRpeoccuhrrsecnatnNimeuprraolvNe eotuwromrkosde(lR. NN) and especially Long-Short Term Memory model (LSTM) to predict future stock market values. The main objective of this paper is to see in which precision a Machine learning algorithm can predict and how much the epochs can improve our model.","container-title":"Procedia Computer Science","DOI":"10.1016/j.procs.2020.03.049","ISSN":"18770509","journalAbbreviation":"Procedia Computer Science","language":"en","page":"1168-1173","source":"DOI.org (Crossref)","title":"Stock Market Prediction Using LSTM Recurrent Neural Network","URL":"https://linkinghub.elsevier.com/retrieve/pii/S1877050920304865","volume":"170","author":[{"family":"Moghar","given":"Adil"},{"family":"Hamiche","given":"Mhamed"}],"accessed":{"date-parts":[["2022",3,21]]},"issued":{"date-parts":[["2020"]]}}}],"schema":"https://github.com/citation-style-language/schema/raw/master/csl-citation.json"} </w:instrText>
      </w:r>
      <w:r w:rsidR="005D0B03" w:rsidRPr="42AF5DD1">
        <w:rPr>
          <w:rFonts w:ascii="Times New Roman" w:eastAsia="Times New Roman" w:hAnsi="Times New Roman" w:cs="Times New Roman"/>
          <w:sz w:val="24"/>
          <w:szCs w:val="24"/>
        </w:rPr>
        <w:fldChar w:fldCharType="separate"/>
      </w:r>
      <w:r w:rsidR="005D0B03" w:rsidRPr="42AF5DD1">
        <w:rPr>
          <w:rFonts w:ascii="Times New Roman" w:hAnsi="Times New Roman" w:cs="Times New Roman"/>
          <w:sz w:val="24"/>
          <w:szCs w:val="24"/>
        </w:rPr>
        <w:t>[</w:t>
      </w:r>
      <w:r w:rsidR="00262E8A" w:rsidRPr="42AF5DD1">
        <w:rPr>
          <w:rFonts w:ascii="Times New Roman" w:hAnsi="Times New Roman" w:cs="Times New Roman"/>
          <w:sz w:val="24"/>
          <w:szCs w:val="24"/>
        </w:rPr>
        <w:t>8</w:t>
      </w:r>
      <w:r w:rsidR="005D0B03" w:rsidRPr="42AF5DD1">
        <w:rPr>
          <w:rFonts w:ascii="Times New Roman" w:hAnsi="Times New Roman" w:cs="Times New Roman"/>
          <w:sz w:val="24"/>
          <w:szCs w:val="24"/>
        </w:rPr>
        <w:t>]</w:t>
      </w:r>
      <w:r w:rsidR="005D0B03" w:rsidRPr="42AF5DD1">
        <w:rPr>
          <w:rFonts w:ascii="Times New Roman" w:eastAsia="Times New Roman" w:hAnsi="Times New Roman" w:cs="Times New Roman"/>
          <w:sz w:val="24"/>
          <w:szCs w:val="24"/>
        </w:rPr>
        <w:fldChar w:fldCharType="end"/>
      </w:r>
      <w:r w:rsidR="005D0B03" w:rsidRPr="42AF5DD1">
        <w:rPr>
          <w:rFonts w:ascii="Times New Roman" w:eastAsia="Times New Roman" w:hAnsi="Times New Roman" w:cs="Times New Roman"/>
          <w:sz w:val="24"/>
          <w:szCs w:val="24"/>
        </w:rPr>
        <w:t xml:space="preserve"> is a commonly used neural network</w:t>
      </w:r>
      <w:r w:rsidR="00E63EA3" w:rsidRPr="42AF5DD1">
        <w:rPr>
          <w:rFonts w:ascii="Times New Roman" w:eastAsia="Times New Roman" w:hAnsi="Times New Roman" w:cs="Times New Roman"/>
          <w:sz w:val="24"/>
          <w:szCs w:val="24"/>
        </w:rPr>
        <w:t xml:space="preserve"> model used to training and predicting time series data like language, stocks, </w:t>
      </w:r>
      <w:r w:rsidR="00C70031" w:rsidRPr="42AF5DD1">
        <w:rPr>
          <w:rFonts w:ascii="Times New Roman" w:eastAsia="Times New Roman" w:hAnsi="Times New Roman" w:cs="Times New Roman"/>
          <w:sz w:val="24"/>
          <w:szCs w:val="24"/>
        </w:rPr>
        <w:t xml:space="preserve">videos, etc. </w:t>
      </w:r>
      <w:r w:rsidR="00FE0D69" w:rsidRPr="42AF5DD1">
        <w:rPr>
          <w:rFonts w:ascii="Times New Roman" w:eastAsia="Times New Roman" w:hAnsi="Times New Roman" w:cs="Times New Roman"/>
          <w:sz w:val="24"/>
          <w:szCs w:val="24"/>
        </w:rPr>
        <w:t>LSTMs</w:t>
      </w:r>
      <w:r w:rsidR="00C70031" w:rsidRPr="42AF5DD1">
        <w:rPr>
          <w:rFonts w:ascii="Times New Roman" w:eastAsia="Times New Roman" w:hAnsi="Times New Roman" w:cs="Times New Roman"/>
          <w:sz w:val="24"/>
          <w:szCs w:val="24"/>
        </w:rPr>
        <w:t xml:space="preserve"> are </w:t>
      </w:r>
      <w:r w:rsidR="00BD4C7D" w:rsidRPr="42AF5DD1">
        <w:rPr>
          <w:rFonts w:ascii="Times New Roman" w:eastAsia="Times New Roman" w:hAnsi="Times New Roman" w:cs="Times New Roman"/>
          <w:sz w:val="24"/>
          <w:szCs w:val="24"/>
        </w:rPr>
        <w:t xml:space="preserve">one of the best time-series learning models, they </w:t>
      </w:r>
      <w:r w:rsidR="00927018" w:rsidRPr="42AF5DD1">
        <w:rPr>
          <w:rFonts w:ascii="Times New Roman" w:eastAsia="Times New Roman" w:hAnsi="Times New Roman" w:cs="Times New Roman"/>
          <w:sz w:val="24"/>
          <w:szCs w:val="24"/>
        </w:rPr>
        <w:t>are not fine tunable and can take long to train.</w:t>
      </w:r>
      <w:r w:rsidR="00FE0D69" w:rsidRPr="42AF5DD1">
        <w:rPr>
          <w:rFonts w:ascii="Times New Roman" w:eastAsia="Times New Roman" w:hAnsi="Times New Roman" w:cs="Times New Roman"/>
          <w:sz w:val="24"/>
          <w:szCs w:val="24"/>
        </w:rPr>
        <w:t xml:space="preserve"> While new types of </w:t>
      </w:r>
      <w:r w:rsidR="00667155" w:rsidRPr="42AF5DD1">
        <w:rPr>
          <w:rFonts w:ascii="Times New Roman" w:eastAsia="Times New Roman" w:hAnsi="Times New Roman" w:cs="Times New Roman"/>
          <w:sz w:val="24"/>
          <w:szCs w:val="24"/>
        </w:rPr>
        <w:t>neural networks models</w:t>
      </w:r>
      <w:r w:rsidR="00B7464D" w:rsidRPr="42AF5DD1">
        <w:rPr>
          <w:rFonts w:ascii="Times New Roman" w:eastAsia="Times New Roman" w:hAnsi="Times New Roman" w:cs="Times New Roman"/>
          <w:sz w:val="24"/>
          <w:szCs w:val="24"/>
        </w:rPr>
        <w:t xml:space="preserve"> like transformers (used in BERT)</w:t>
      </w:r>
      <w:r w:rsidR="00667155" w:rsidRPr="42AF5DD1">
        <w:rPr>
          <w:rFonts w:ascii="Times New Roman" w:eastAsia="Times New Roman" w:hAnsi="Times New Roman" w:cs="Times New Roman"/>
          <w:sz w:val="24"/>
          <w:szCs w:val="24"/>
        </w:rPr>
        <w:t xml:space="preserve"> are being developed and can surpass </w:t>
      </w:r>
      <w:r w:rsidR="00B7464D" w:rsidRPr="42AF5DD1">
        <w:rPr>
          <w:rFonts w:ascii="Times New Roman" w:eastAsia="Times New Roman" w:hAnsi="Times New Roman" w:cs="Times New Roman"/>
          <w:sz w:val="24"/>
          <w:szCs w:val="24"/>
        </w:rPr>
        <w:t xml:space="preserve">these flaws, </w:t>
      </w:r>
      <w:r w:rsidR="00667155" w:rsidRPr="42AF5DD1">
        <w:rPr>
          <w:rFonts w:ascii="Times New Roman" w:eastAsia="Times New Roman" w:hAnsi="Times New Roman" w:cs="Times New Roman"/>
          <w:sz w:val="24"/>
          <w:szCs w:val="24"/>
        </w:rPr>
        <w:t xml:space="preserve">none are of </w:t>
      </w:r>
      <w:r w:rsidR="00B7464D" w:rsidRPr="42AF5DD1">
        <w:rPr>
          <w:rFonts w:ascii="Times New Roman" w:eastAsia="Times New Roman" w:hAnsi="Times New Roman" w:cs="Times New Roman"/>
          <w:sz w:val="24"/>
          <w:szCs w:val="24"/>
        </w:rPr>
        <w:t xml:space="preserve">general purpose (i.e., </w:t>
      </w:r>
      <w:r w:rsidR="00B2612E" w:rsidRPr="42AF5DD1">
        <w:rPr>
          <w:rFonts w:ascii="Times New Roman" w:eastAsia="Times New Roman" w:hAnsi="Times New Roman" w:cs="Times New Roman"/>
          <w:sz w:val="24"/>
          <w:szCs w:val="24"/>
        </w:rPr>
        <w:t xml:space="preserve">can be trained on any type of time series data). For example, BERT only works for </w:t>
      </w:r>
      <w:r w:rsidR="00C47139" w:rsidRPr="42AF5DD1">
        <w:rPr>
          <w:rFonts w:ascii="Times New Roman" w:eastAsia="Times New Roman" w:hAnsi="Times New Roman" w:cs="Times New Roman"/>
          <w:sz w:val="24"/>
          <w:szCs w:val="24"/>
        </w:rPr>
        <w:t>language-based datasets.</w:t>
      </w:r>
    </w:p>
    <w:p w14:paraId="6A49570C" w14:textId="72D3D5F5" w:rsidR="00C47139" w:rsidRDefault="00C47139" w:rsidP="42AF5DD1">
      <w:pPr>
        <w:jc w:val="both"/>
        <w:rPr>
          <w:rFonts w:ascii="Times New Roman" w:eastAsia="Times New Roman" w:hAnsi="Times New Roman" w:cs="Times New Roman"/>
          <w:sz w:val="24"/>
          <w:szCs w:val="24"/>
        </w:rPr>
      </w:pPr>
      <w:r w:rsidRPr="42AF5DD1">
        <w:rPr>
          <w:rFonts w:ascii="Times New Roman" w:eastAsia="Times New Roman" w:hAnsi="Times New Roman" w:cs="Times New Roman"/>
          <w:sz w:val="24"/>
          <w:szCs w:val="24"/>
        </w:rPr>
        <w:lastRenderedPageBreak/>
        <w:t xml:space="preserve">For </w:t>
      </w:r>
      <w:r w:rsidR="00EA774D" w:rsidRPr="42AF5DD1">
        <w:rPr>
          <w:rFonts w:ascii="Times New Roman" w:eastAsia="Times New Roman" w:hAnsi="Times New Roman" w:cs="Times New Roman"/>
          <w:sz w:val="24"/>
          <w:szCs w:val="24"/>
        </w:rPr>
        <w:t>our project</w:t>
      </w:r>
      <w:r w:rsidR="00BD1348" w:rsidRPr="42AF5DD1">
        <w:rPr>
          <w:rFonts w:ascii="Times New Roman" w:eastAsia="Times New Roman" w:hAnsi="Times New Roman" w:cs="Times New Roman"/>
          <w:sz w:val="24"/>
          <w:szCs w:val="24"/>
        </w:rPr>
        <w:t>, the neural network model is shown in Figure 4.</w:t>
      </w:r>
      <w:r w:rsidR="00EA774D" w:rsidRPr="42AF5DD1">
        <w:rPr>
          <w:rFonts w:ascii="Times New Roman" w:eastAsia="Times New Roman" w:hAnsi="Times New Roman" w:cs="Times New Roman"/>
          <w:sz w:val="24"/>
          <w:szCs w:val="24"/>
        </w:rPr>
        <w:t xml:space="preserve"> </w:t>
      </w:r>
      <w:r w:rsidR="00BD1348" w:rsidRPr="42AF5DD1">
        <w:rPr>
          <w:rFonts w:ascii="Times New Roman" w:eastAsia="Times New Roman" w:hAnsi="Times New Roman" w:cs="Times New Roman"/>
          <w:sz w:val="24"/>
          <w:szCs w:val="24"/>
        </w:rPr>
        <w:t>W</w:t>
      </w:r>
      <w:r w:rsidR="00EA774D" w:rsidRPr="42AF5DD1">
        <w:rPr>
          <w:rFonts w:ascii="Times New Roman" w:eastAsia="Times New Roman" w:hAnsi="Times New Roman" w:cs="Times New Roman"/>
          <w:sz w:val="24"/>
          <w:szCs w:val="24"/>
        </w:rPr>
        <w:t xml:space="preserve">e used </w:t>
      </w:r>
      <w:r w:rsidR="008F4A1B" w:rsidRPr="42AF5DD1">
        <w:rPr>
          <w:rFonts w:ascii="Times New Roman" w:eastAsia="Times New Roman" w:hAnsi="Times New Roman" w:cs="Times New Roman"/>
          <w:sz w:val="24"/>
          <w:szCs w:val="24"/>
        </w:rPr>
        <w:t>1 to 4</w:t>
      </w:r>
      <w:r w:rsidR="00EA774D" w:rsidRPr="42AF5DD1">
        <w:rPr>
          <w:rFonts w:ascii="Times New Roman" w:eastAsia="Times New Roman" w:hAnsi="Times New Roman" w:cs="Times New Roman"/>
          <w:sz w:val="24"/>
          <w:szCs w:val="24"/>
        </w:rPr>
        <w:t xml:space="preserve"> LSTM layers </w:t>
      </w:r>
      <w:r w:rsidR="008F4A1B" w:rsidRPr="42AF5DD1">
        <w:rPr>
          <w:rFonts w:ascii="Times New Roman" w:eastAsia="Times New Roman" w:hAnsi="Times New Roman" w:cs="Times New Roman"/>
          <w:sz w:val="24"/>
          <w:szCs w:val="24"/>
        </w:rPr>
        <w:t>combined</w:t>
      </w:r>
      <w:r w:rsidR="001062DA" w:rsidRPr="42AF5DD1">
        <w:rPr>
          <w:rFonts w:ascii="Times New Roman" w:eastAsia="Times New Roman" w:hAnsi="Times New Roman" w:cs="Times New Roman"/>
          <w:sz w:val="24"/>
          <w:szCs w:val="24"/>
        </w:rPr>
        <w:t xml:space="preserve"> along </w:t>
      </w:r>
      <w:r w:rsidR="008F4A1B" w:rsidRPr="42AF5DD1">
        <w:rPr>
          <w:rFonts w:ascii="Times New Roman" w:eastAsia="Times New Roman" w:hAnsi="Times New Roman" w:cs="Times New Roman"/>
          <w:sz w:val="24"/>
          <w:szCs w:val="24"/>
        </w:rPr>
        <w:t>with Dro</w:t>
      </w:r>
      <w:r w:rsidR="001062DA" w:rsidRPr="42AF5DD1">
        <w:rPr>
          <w:rFonts w:ascii="Times New Roman" w:eastAsia="Times New Roman" w:hAnsi="Times New Roman" w:cs="Times New Roman"/>
          <w:sz w:val="24"/>
          <w:szCs w:val="24"/>
        </w:rPr>
        <w:t xml:space="preserve">pout layer </w:t>
      </w:r>
      <w:r w:rsidR="00453E8A" w:rsidRPr="42AF5DD1">
        <w:rPr>
          <w:rFonts w:ascii="Times New Roman" w:eastAsia="Times New Roman" w:hAnsi="Times New Roman" w:cs="Times New Roman"/>
          <w:sz w:val="24"/>
          <w:szCs w:val="24"/>
        </w:rPr>
        <w:t xml:space="preserve">(rate of 0.33 or 33%). Dropout </w:t>
      </w:r>
      <w:r w:rsidR="00EC4949" w:rsidRPr="42AF5DD1">
        <w:rPr>
          <w:rFonts w:ascii="Times New Roman" w:eastAsia="Times New Roman" w:hAnsi="Times New Roman" w:cs="Times New Roman"/>
          <w:sz w:val="24"/>
          <w:szCs w:val="24"/>
        </w:rPr>
        <w:t>layers</w:t>
      </w:r>
      <w:r w:rsidR="00453E8A" w:rsidRPr="42AF5DD1">
        <w:rPr>
          <w:rFonts w:ascii="Times New Roman" w:eastAsia="Times New Roman" w:hAnsi="Times New Roman" w:cs="Times New Roman"/>
          <w:sz w:val="24"/>
          <w:szCs w:val="24"/>
        </w:rPr>
        <w:t xml:space="preserve"> are used to </w:t>
      </w:r>
      <w:r w:rsidR="006301DC" w:rsidRPr="42AF5DD1">
        <w:rPr>
          <w:rFonts w:ascii="Times New Roman" w:eastAsia="Times New Roman" w:hAnsi="Times New Roman" w:cs="Times New Roman"/>
          <w:sz w:val="24"/>
          <w:szCs w:val="24"/>
        </w:rPr>
        <w:t xml:space="preserve">make sure that </w:t>
      </w:r>
      <w:r w:rsidR="00C05774" w:rsidRPr="42AF5DD1">
        <w:rPr>
          <w:rFonts w:ascii="Times New Roman" w:eastAsia="Times New Roman" w:hAnsi="Times New Roman" w:cs="Times New Roman"/>
          <w:sz w:val="24"/>
          <w:szCs w:val="24"/>
        </w:rPr>
        <w:t xml:space="preserve">no </w:t>
      </w:r>
      <w:r w:rsidR="0077579C" w:rsidRPr="42AF5DD1">
        <w:rPr>
          <w:rFonts w:ascii="Times New Roman" w:eastAsia="Times New Roman" w:hAnsi="Times New Roman" w:cs="Times New Roman"/>
          <w:sz w:val="24"/>
          <w:szCs w:val="24"/>
        </w:rPr>
        <w:t xml:space="preserve">neuron is overtaking the layer, that is, no single neuron is making all the decision for the layer. The dropout is done by randomly turning off a </w:t>
      </w:r>
      <w:r w:rsidR="008C1CBF" w:rsidRPr="42AF5DD1">
        <w:rPr>
          <w:rFonts w:ascii="Times New Roman" w:eastAsia="Times New Roman" w:hAnsi="Times New Roman" w:cs="Times New Roman"/>
          <w:sz w:val="24"/>
          <w:szCs w:val="24"/>
        </w:rPr>
        <w:t xml:space="preserve">set percentage (rate) of neurons in each step of training, this way the information is distributed throughout the network. Dropout layers also help with addressing overfitting. Finally, </w:t>
      </w:r>
      <w:r w:rsidR="00134861" w:rsidRPr="42AF5DD1">
        <w:rPr>
          <w:rFonts w:ascii="Times New Roman" w:eastAsia="Times New Roman" w:hAnsi="Times New Roman" w:cs="Times New Roman"/>
          <w:sz w:val="24"/>
          <w:szCs w:val="24"/>
        </w:rPr>
        <w:t xml:space="preserve">a dense layer was used to </w:t>
      </w:r>
      <w:r w:rsidR="008B1116" w:rsidRPr="42AF5DD1">
        <w:rPr>
          <w:rFonts w:ascii="Times New Roman" w:eastAsia="Times New Roman" w:hAnsi="Times New Roman" w:cs="Times New Roman"/>
          <w:sz w:val="24"/>
          <w:szCs w:val="24"/>
        </w:rPr>
        <w:t>give the output in a proper format.</w:t>
      </w:r>
    </w:p>
    <w:p w14:paraId="4DDEDB78" w14:textId="23AD7BE4" w:rsidR="008B1116" w:rsidRPr="00C47139" w:rsidRDefault="008B1116" w:rsidP="42AF5DD1">
      <w:pPr>
        <w:jc w:val="both"/>
        <w:rPr>
          <w:rFonts w:ascii="Times New Roman" w:eastAsia="Times New Roman" w:hAnsi="Times New Roman" w:cs="Times New Roman"/>
          <w:sz w:val="24"/>
          <w:szCs w:val="24"/>
        </w:rPr>
      </w:pPr>
      <w:r w:rsidRPr="42AF5DD1">
        <w:rPr>
          <w:rFonts w:ascii="Times New Roman" w:eastAsia="Times New Roman" w:hAnsi="Times New Roman" w:cs="Times New Roman"/>
          <w:sz w:val="24"/>
          <w:szCs w:val="24"/>
        </w:rPr>
        <w:t xml:space="preserve">The input was made up of the </w:t>
      </w:r>
      <w:r w:rsidR="00CB5C1E" w:rsidRPr="42AF5DD1">
        <w:rPr>
          <w:rFonts w:ascii="Times New Roman" w:eastAsia="Times New Roman" w:hAnsi="Times New Roman" w:cs="Times New Roman"/>
          <w:sz w:val="24"/>
          <w:szCs w:val="24"/>
        </w:rPr>
        <w:t>last 50 days of</w:t>
      </w:r>
      <w:r w:rsidR="00F174E5" w:rsidRPr="42AF5DD1">
        <w:rPr>
          <w:rFonts w:ascii="Times New Roman" w:eastAsia="Times New Roman" w:hAnsi="Times New Roman" w:cs="Times New Roman"/>
          <w:sz w:val="24"/>
          <w:szCs w:val="24"/>
        </w:rPr>
        <w:t xml:space="preserve"> normalized</w:t>
      </w:r>
      <w:r w:rsidR="00CB5C1E" w:rsidRPr="42AF5DD1">
        <w:rPr>
          <w:rFonts w:ascii="Times New Roman" w:eastAsia="Times New Roman" w:hAnsi="Times New Roman" w:cs="Times New Roman"/>
          <w:sz w:val="24"/>
          <w:szCs w:val="24"/>
        </w:rPr>
        <w:t xml:space="preserve"> stock data combined with its respective sentiment data</w:t>
      </w:r>
      <w:r w:rsidR="00F174E5" w:rsidRPr="42AF5DD1">
        <w:rPr>
          <w:rFonts w:ascii="Times New Roman" w:eastAsia="Times New Roman" w:hAnsi="Times New Roman" w:cs="Times New Roman"/>
          <w:sz w:val="24"/>
          <w:szCs w:val="24"/>
        </w:rPr>
        <w:t xml:space="preserve"> to give the output </w:t>
      </w:r>
      <w:r w:rsidR="00B50CD9" w:rsidRPr="42AF5DD1">
        <w:rPr>
          <w:rFonts w:ascii="Times New Roman" w:eastAsia="Times New Roman" w:hAnsi="Times New Roman" w:cs="Times New Roman"/>
          <w:sz w:val="24"/>
          <w:szCs w:val="24"/>
        </w:rPr>
        <w:t>for the next day stock in normalized format.</w:t>
      </w:r>
    </w:p>
    <w:p w14:paraId="1C207787" w14:textId="77777777" w:rsidR="009438B4" w:rsidRPr="003A245E" w:rsidRDefault="009438B4" w:rsidP="003A245E">
      <w:pPr>
        <w:rPr>
          <w:rFonts w:ascii="Times New Roman" w:eastAsia="Times New Roman" w:hAnsi="Times New Roman" w:cs="Times New Roman"/>
          <w:b/>
          <w:sz w:val="24"/>
          <w:szCs w:val="24"/>
        </w:rPr>
      </w:pPr>
    </w:p>
    <w:p w14:paraId="4A70CE97" w14:textId="77777777" w:rsidR="003A245E" w:rsidRDefault="003A245E" w:rsidP="003A245E">
      <w:pPr>
        <w:keepNext/>
      </w:pPr>
      <w:r>
        <w:rPr>
          <w:noProof/>
        </w:rPr>
        <w:drawing>
          <wp:inline distT="0" distB="0" distL="0" distR="0" wp14:anchorId="0168F4C8" wp14:editId="02C789BC">
            <wp:extent cx="5892362" cy="876300"/>
            <wp:effectExtent l="0" t="0" r="0" b="0"/>
            <wp:docPr id="14" name="Graphic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13"/>
                    <pic:cNvPicPr/>
                  </pic:nvPicPr>
                  <pic:blipFill>
                    <a:blip r:embed="rId12">
                      <a:extLst>
                        <a:ext uri="{FF2B5EF4-FFF2-40B4-BE49-F238E27FC236}">
                          <a16:creationId xmlns="" xmlns:o="urn:schemas-microsoft-com:office:office" xmlns:oel="http://schemas.microsoft.com/office/2019/extlst" xmlns:v="urn:schemas-microsoft-com:vml" xmlns:w10="urn:schemas-microsoft-com:office:word" xmlns:w="http://schemas.openxmlformats.org/wordprocessingml/2006/main" xmlns:a14="http://schemas.microsoft.com/office/drawing/2010/main" xmlns:asvg="http://schemas.microsoft.com/office/drawing/2016/SVG/main" xmlns:a16="http://schemas.microsoft.com/office/drawing/2014/main" id="{218BEF09-33E6-4032-9878-9F980BB311EF}"/>
                        </a:ext>
                      </a:extLst>
                    </a:blip>
                    <a:srcRect l="7585" t="28750" r="35666" b="65278"/>
                    <a:stretch>
                      <a:fillRect/>
                    </a:stretch>
                  </pic:blipFill>
                  <pic:spPr>
                    <a:xfrm>
                      <a:off x="0" y="0"/>
                      <a:ext cx="5892362" cy="876300"/>
                    </a:xfrm>
                    <a:prstGeom prst="rect">
                      <a:avLst/>
                    </a:prstGeom>
                  </pic:spPr>
                </pic:pic>
              </a:graphicData>
            </a:graphic>
          </wp:inline>
        </w:drawing>
      </w:r>
    </w:p>
    <w:p w14:paraId="3249960E" w14:textId="1787C601" w:rsidR="2D79093E" w:rsidRDefault="003A245E" w:rsidP="003A245E">
      <w:pPr>
        <w:pStyle w:val="Caption"/>
      </w:pPr>
      <w:r>
        <w:t xml:space="preserve">Figure </w:t>
      </w:r>
      <w:r>
        <w:fldChar w:fldCharType="begin"/>
      </w:r>
      <w:r>
        <w:instrText>SEQ Figure \* ARABIC</w:instrText>
      </w:r>
      <w:r>
        <w:fldChar w:fldCharType="separate"/>
      </w:r>
      <w:r w:rsidR="00BD1348">
        <w:rPr>
          <w:noProof/>
        </w:rPr>
        <w:t>4</w:t>
      </w:r>
      <w:r>
        <w:fldChar w:fldCharType="end"/>
      </w:r>
      <w:r>
        <w:t xml:space="preserve">. </w:t>
      </w:r>
      <w:r w:rsidR="009438B4">
        <w:t>Design of the Full LSTM Network used to predict next day stocks.</w:t>
      </w:r>
    </w:p>
    <w:p w14:paraId="59516511" w14:textId="4669257A" w:rsidR="00CF0A1D" w:rsidRPr="00CF0A1D" w:rsidRDefault="00CF0A1D" w:rsidP="00CF0A1D"/>
    <w:p w14:paraId="2E8555EB" w14:textId="2AD1A81D" w:rsidR="2D79093E" w:rsidRPr="008B427B" w:rsidRDefault="2D79093E" w:rsidP="00AE6505">
      <w:pPr>
        <w:pStyle w:val="ListParagraph"/>
        <w:numPr>
          <w:ilvl w:val="0"/>
          <w:numId w:val="6"/>
        </w:numPr>
        <w:ind w:left="360"/>
        <w:rPr>
          <w:rFonts w:ascii="Times New Roman" w:eastAsia="Times New Roman" w:hAnsi="Times New Roman" w:cs="Times New Roman"/>
          <w:b/>
          <w:bCs/>
          <w:sz w:val="24"/>
          <w:szCs w:val="24"/>
        </w:rPr>
      </w:pPr>
      <w:r w:rsidRPr="008B427B">
        <w:rPr>
          <w:rFonts w:ascii="Times New Roman" w:eastAsia="Times New Roman" w:hAnsi="Times New Roman" w:cs="Times New Roman"/>
          <w:b/>
          <w:bCs/>
          <w:sz w:val="24"/>
          <w:szCs w:val="24"/>
        </w:rPr>
        <w:t>Training and testing of the model</w:t>
      </w:r>
    </w:p>
    <w:p w14:paraId="2EC7D3E6" w14:textId="09CC41F0" w:rsidR="009D0783" w:rsidRPr="002B5BEF" w:rsidRDefault="006A5680" w:rsidP="005B105B">
      <w:pPr>
        <w:keepNext/>
        <w:jc w:val="both"/>
        <w:rPr>
          <w:rFonts w:ascii="Times New Roman" w:hAnsi="Times New Roman" w:cs="Times New Roman"/>
          <w:sz w:val="24"/>
          <w:szCs w:val="24"/>
        </w:rPr>
      </w:pPr>
      <w:r w:rsidRPr="42AF5DD1">
        <w:rPr>
          <w:rFonts w:ascii="Times New Roman" w:hAnsi="Times New Roman" w:cs="Times New Roman"/>
          <w:sz w:val="24"/>
          <w:szCs w:val="24"/>
        </w:rPr>
        <w:t xml:space="preserve">For training the model, the data (merged stock/sentiment data after preprocessing) was </w:t>
      </w:r>
      <w:r w:rsidR="005B105B" w:rsidRPr="42AF5DD1">
        <w:rPr>
          <w:rFonts w:ascii="Times New Roman" w:hAnsi="Times New Roman" w:cs="Times New Roman"/>
          <w:sz w:val="24"/>
          <w:szCs w:val="24"/>
        </w:rPr>
        <w:t>divided into an 80%-20% split in chronological order for training (80%) and testing (20%).</w:t>
      </w:r>
    </w:p>
    <w:p w14:paraId="39A12E6C" w14:textId="4477C5DC" w:rsidR="005B105B" w:rsidRPr="002B5BEF" w:rsidRDefault="00955DD4" w:rsidP="005B105B">
      <w:pPr>
        <w:keepNext/>
        <w:jc w:val="both"/>
        <w:rPr>
          <w:rFonts w:ascii="Times New Roman" w:hAnsi="Times New Roman" w:cs="Times New Roman"/>
          <w:sz w:val="24"/>
          <w:szCs w:val="24"/>
        </w:rPr>
      </w:pPr>
      <w:r w:rsidRPr="002B5BEF">
        <w:rPr>
          <w:rFonts w:ascii="Times New Roman" w:hAnsi="Times New Roman" w:cs="Times New Roman"/>
          <w:sz w:val="24"/>
          <w:szCs w:val="24"/>
        </w:rPr>
        <w:t>The parameters are:</w:t>
      </w:r>
    </w:p>
    <w:p w14:paraId="02E8D90C" w14:textId="646E9DDF" w:rsidR="00955DD4" w:rsidRPr="002B5BEF" w:rsidRDefault="00955DD4" w:rsidP="006D12C9">
      <w:pPr>
        <w:pStyle w:val="ListParagraph"/>
        <w:keepNext/>
        <w:numPr>
          <w:ilvl w:val="0"/>
          <w:numId w:val="8"/>
        </w:numPr>
        <w:ind w:left="360"/>
        <w:rPr>
          <w:rFonts w:ascii="Times New Roman" w:hAnsi="Times New Roman" w:cs="Times New Roman"/>
          <w:sz w:val="24"/>
          <w:szCs w:val="24"/>
        </w:rPr>
      </w:pPr>
      <w:r w:rsidRPr="42AF5DD1">
        <w:rPr>
          <w:rFonts w:ascii="Times New Roman" w:hAnsi="Times New Roman" w:cs="Times New Roman"/>
          <w:sz w:val="24"/>
          <w:szCs w:val="24"/>
        </w:rPr>
        <w:t>Time-step: 50 day</w:t>
      </w:r>
      <w:r w:rsidR="006D12C9" w:rsidRPr="42AF5DD1">
        <w:rPr>
          <w:rFonts w:ascii="Times New Roman" w:hAnsi="Times New Roman" w:cs="Times New Roman"/>
          <w:sz w:val="24"/>
          <w:szCs w:val="24"/>
        </w:rPr>
        <w:t>s</w:t>
      </w:r>
      <w:r w:rsidRPr="42AF5DD1">
        <w:rPr>
          <w:rFonts w:ascii="Times New Roman" w:hAnsi="Times New Roman" w:cs="Times New Roman"/>
          <w:sz w:val="24"/>
          <w:szCs w:val="24"/>
        </w:rPr>
        <w:t xml:space="preserve"> (number of previous days data as input to get</w:t>
      </w:r>
      <w:r w:rsidR="00D71479">
        <w:rPr>
          <w:rFonts w:ascii="Times New Roman" w:hAnsi="Times New Roman" w:cs="Times New Roman"/>
          <w:sz w:val="24"/>
          <w:szCs w:val="24"/>
        </w:rPr>
        <w:t xml:space="preserve"> </w:t>
      </w:r>
      <w:r w:rsidRPr="42AF5DD1">
        <w:rPr>
          <w:rFonts w:ascii="Times New Roman" w:hAnsi="Times New Roman" w:cs="Times New Roman"/>
          <w:sz w:val="24"/>
          <w:szCs w:val="24"/>
        </w:rPr>
        <w:t>next day prediction as output).</w:t>
      </w:r>
    </w:p>
    <w:p w14:paraId="11738F13" w14:textId="0DFB198C" w:rsidR="006D12C9" w:rsidRPr="002B5BEF" w:rsidRDefault="006D12C9" w:rsidP="006D12C9">
      <w:pPr>
        <w:pStyle w:val="ListParagraph"/>
        <w:keepNext/>
        <w:numPr>
          <w:ilvl w:val="0"/>
          <w:numId w:val="8"/>
        </w:numPr>
        <w:ind w:left="360"/>
        <w:rPr>
          <w:rFonts w:ascii="Times New Roman" w:hAnsi="Times New Roman" w:cs="Times New Roman"/>
          <w:sz w:val="24"/>
          <w:szCs w:val="24"/>
        </w:rPr>
      </w:pPr>
      <w:r w:rsidRPr="42AF5DD1">
        <w:rPr>
          <w:rFonts w:ascii="Times New Roman" w:hAnsi="Times New Roman" w:cs="Times New Roman"/>
          <w:sz w:val="24"/>
          <w:szCs w:val="24"/>
        </w:rPr>
        <w:t>Optimizer: Adam.</w:t>
      </w:r>
    </w:p>
    <w:p w14:paraId="0E4B5C89" w14:textId="3FBCEDD4" w:rsidR="006D12C9" w:rsidRPr="002B5BEF" w:rsidRDefault="006D12C9" w:rsidP="006D12C9">
      <w:pPr>
        <w:pStyle w:val="ListParagraph"/>
        <w:keepNext/>
        <w:numPr>
          <w:ilvl w:val="0"/>
          <w:numId w:val="8"/>
        </w:numPr>
        <w:ind w:left="360"/>
        <w:rPr>
          <w:rFonts w:ascii="Times New Roman" w:hAnsi="Times New Roman" w:cs="Times New Roman"/>
          <w:sz w:val="24"/>
          <w:szCs w:val="24"/>
        </w:rPr>
      </w:pPr>
      <w:r w:rsidRPr="42AF5DD1">
        <w:rPr>
          <w:rFonts w:ascii="Times New Roman" w:hAnsi="Times New Roman" w:cs="Times New Roman"/>
          <w:sz w:val="24"/>
          <w:szCs w:val="24"/>
        </w:rPr>
        <w:t xml:space="preserve">Learning </w:t>
      </w:r>
      <w:r w:rsidR="00A5134B" w:rsidRPr="42AF5DD1">
        <w:rPr>
          <w:rFonts w:ascii="Times New Roman" w:hAnsi="Times New Roman" w:cs="Times New Roman"/>
          <w:sz w:val="24"/>
          <w:szCs w:val="24"/>
        </w:rPr>
        <w:t>rate: 0.001.</w:t>
      </w:r>
    </w:p>
    <w:p w14:paraId="2445B88F" w14:textId="182B16A0" w:rsidR="0056661C" w:rsidRPr="002B5BEF" w:rsidRDefault="00A5134B" w:rsidP="00CF0A1D">
      <w:pPr>
        <w:pStyle w:val="ListParagraph"/>
        <w:keepNext/>
        <w:numPr>
          <w:ilvl w:val="0"/>
          <w:numId w:val="8"/>
        </w:numPr>
        <w:ind w:left="360"/>
        <w:rPr>
          <w:rFonts w:ascii="Times New Roman" w:hAnsi="Times New Roman" w:cs="Times New Roman"/>
          <w:sz w:val="24"/>
          <w:szCs w:val="24"/>
        </w:rPr>
      </w:pPr>
      <w:r w:rsidRPr="42AF5DD1">
        <w:rPr>
          <w:rFonts w:ascii="Times New Roman" w:hAnsi="Times New Roman" w:cs="Times New Roman"/>
          <w:sz w:val="24"/>
          <w:szCs w:val="24"/>
        </w:rPr>
        <w:t>Loss: Mean</w:t>
      </w:r>
      <w:r w:rsidR="009B7255" w:rsidRPr="42AF5DD1">
        <w:rPr>
          <w:rFonts w:ascii="Times New Roman" w:hAnsi="Times New Roman" w:cs="Times New Roman"/>
          <w:sz w:val="24"/>
          <w:szCs w:val="24"/>
        </w:rPr>
        <w:t>-Squared Loss.</w:t>
      </w:r>
    </w:p>
    <w:p w14:paraId="05EE67F8" w14:textId="669504EC" w:rsidR="009B7255" w:rsidRPr="002B5BEF" w:rsidRDefault="009B7255" w:rsidP="00CF0A1D">
      <w:pPr>
        <w:pStyle w:val="ListParagraph"/>
        <w:keepNext/>
        <w:numPr>
          <w:ilvl w:val="0"/>
          <w:numId w:val="8"/>
        </w:numPr>
        <w:ind w:left="360"/>
        <w:rPr>
          <w:rFonts w:ascii="Times New Roman" w:hAnsi="Times New Roman" w:cs="Times New Roman"/>
          <w:sz w:val="24"/>
          <w:szCs w:val="24"/>
        </w:rPr>
      </w:pPr>
      <w:r w:rsidRPr="42AF5DD1">
        <w:rPr>
          <w:rFonts w:ascii="Times New Roman" w:hAnsi="Times New Roman" w:cs="Times New Roman"/>
          <w:sz w:val="24"/>
          <w:szCs w:val="24"/>
        </w:rPr>
        <w:t>Batch Size: 64.</w:t>
      </w:r>
    </w:p>
    <w:p w14:paraId="03C8E745" w14:textId="43F6F139" w:rsidR="009B7255" w:rsidRPr="002B5BEF" w:rsidRDefault="009B7255" w:rsidP="42AF5DD1">
      <w:pPr>
        <w:keepNext/>
        <w:rPr>
          <w:rFonts w:ascii="Times New Roman" w:hAnsi="Times New Roman" w:cs="Times New Roman"/>
          <w:sz w:val="24"/>
          <w:szCs w:val="24"/>
        </w:rPr>
      </w:pPr>
      <w:r w:rsidRPr="42AF5DD1">
        <w:rPr>
          <w:rFonts w:ascii="Times New Roman" w:hAnsi="Times New Roman" w:cs="Times New Roman"/>
          <w:sz w:val="24"/>
          <w:szCs w:val="24"/>
        </w:rPr>
        <w:t xml:space="preserve">The hyper parameters (the parameters which were varied between models to </w:t>
      </w:r>
      <w:r w:rsidR="00F971CD" w:rsidRPr="42AF5DD1">
        <w:rPr>
          <w:rFonts w:ascii="Times New Roman" w:hAnsi="Times New Roman" w:cs="Times New Roman"/>
          <w:sz w:val="24"/>
          <w:szCs w:val="24"/>
        </w:rPr>
        <w:t>evaluate different models</w:t>
      </w:r>
      <w:r w:rsidRPr="42AF5DD1">
        <w:rPr>
          <w:rFonts w:ascii="Times New Roman" w:hAnsi="Times New Roman" w:cs="Times New Roman"/>
          <w:sz w:val="24"/>
          <w:szCs w:val="24"/>
        </w:rPr>
        <w:t>)</w:t>
      </w:r>
      <w:r w:rsidR="42AF5DD1" w:rsidRPr="42AF5DD1">
        <w:rPr>
          <w:rFonts w:ascii="Times New Roman" w:hAnsi="Times New Roman" w:cs="Times New Roman"/>
          <w:sz w:val="24"/>
          <w:szCs w:val="24"/>
        </w:rPr>
        <w:t xml:space="preserve"> </w:t>
      </w:r>
      <w:r w:rsidRPr="42AF5DD1">
        <w:rPr>
          <w:rFonts w:ascii="Times New Roman" w:hAnsi="Times New Roman" w:cs="Times New Roman"/>
          <w:sz w:val="24"/>
          <w:szCs w:val="24"/>
        </w:rPr>
        <w:t>are:</w:t>
      </w:r>
    </w:p>
    <w:p w14:paraId="61E03164" w14:textId="283807F7" w:rsidR="00F971CD" w:rsidRPr="002B5BEF" w:rsidRDefault="00F971CD" w:rsidP="00F971CD">
      <w:pPr>
        <w:pStyle w:val="ListParagraph"/>
        <w:keepNext/>
        <w:numPr>
          <w:ilvl w:val="0"/>
          <w:numId w:val="9"/>
        </w:numPr>
        <w:ind w:left="360"/>
        <w:rPr>
          <w:rFonts w:ascii="Times New Roman" w:hAnsi="Times New Roman" w:cs="Times New Roman"/>
          <w:sz w:val="24"/>
          <w:szCs w:val="24"/>
        </w:rPr>
      </w:pPr>
      <w:r w:rsidRPr="42AF5DD1">
        <w:rPr>
          <w:rFonts w:ascii="Times New Roman" w:hAnsi="Times New Roman" w:cs="Times New Roman"/>
          <w:sz w:val="24"/>
          <w:szCs w:val="24"/>
        </w:rPr>
        <w:t>Number of LSTM layers: 1-4.</w:t>
      </w:r>
    </w:p>
    <w:p w14:paraId="2E576043" w14:textId="227156AC" w:rsidR="00F971CD" w:rsidRPr="002B5BEF" w:rsidRDefault="00F971CD" w:rsidP="00F971CD">
      <w:pPr>
        <w:pStyle w:val="ListParagraph"/>
        <w:keepNext/>
        <w:numPr>
          <w:ilvl w:val="0"/>
          <w:numId w:val="9"/>
        </w:numPr>
        <w:ind w:left="360"/>
        <w:rPr>
          <w:rFonts w:ascii="Times New Roman" w:hAnsi="Times New Roman" w:cs="Times New Roman"/>
          <w:sz w:val="24"/>
          <w:szCs w:val="24"/>
        </w:rPr>
      </w:pPr>
      <w:r w:rsidRPr="42AF5DD1">
        <w:rPr>
          <w:rFonts w:ascii="Times New Roman" w:hAnsi="Times New Roman" w:cs="Times New Roman"/>
          <w:sz w:val="24"/>
          <w:szCs w:val="24"/>
        </w:rPr>
        <w:t>Sentiment data: True and False (</w:t>
      </w:r>
      <w:r w:rsidR="00E23120" w:rsidRPr="42AF5DD1">
        <w:rPr>
          <w:rFonts w:ascii="Times New Roman" w:hAnsi="Times New Roman" w:cs="Times New Roman"/>
          <w:sz w:val="24"/>
          <w:szCs w:val="24"/>
        </w:rPr>
        <w:t>we tested the model with sentiment data and without. sentiment data to see if the addition of sentiment data makes any difference in the accuracy of the model</w:t>
      </w:r>
      <w:r w:rsidRPr="42AF5DD1">
        <w:rPr>
          <w:rFonts w:ascii="Times New Roman" w:hAnsi="Times New Roman" w:cs="Times New Roman"/>
          <w:sz w:val="24"/>
          <w:szCs w:val="24"/>
        </w:rPr>
        <w:t>)</w:t>
      </w:r>
      <w:r w:rsidR="00E23120" w:rsidRPr="42AF5DD1">
        <w:rPr>
          <w:rFonts w:ascii="Times New Roman" w:hAnsi="Times New Roman" w:cs="Times New Roman"/>
          <w:sz w:val="24"/>
          <w:szCs w:val="24"/>
        </w:rPr>
        <w:t>.</w:t>
      </w:r>
    </w:p>
    <w:p w14:paraId="1FEF34F4" w14:textId="07AD9BAC" w:rsidR="0040384A" w:rsidRPr="002B5BEF" w:rsidRDefault="0040384A" w:rsidP="0040384A">
      <w:pPr>
        <w:pStyle w:val="ListParagraph"/>
        <w:keepNext/>
        <w:numPr>
          <w:ilvl w:val="0"/>
          <w:numId w:val="9"/>
        </w:numPr>
        <w:ind w:left="360"/>
        <w:rPr>
          <w:rFonts w:ascii="Times New Roman" w:hAnsi="Times New Roman" w:cs="Times New Roman"/>
          <w:sz w:val="24"/>
          <w:szCs w:val="24"/>
        </w:rPr>
      </w:pPr>
      <w:r w:rsidRPr="42AF5DD1">
        <w:rPr>
          <w:rFonts w:ascii="Times New Roman" w:hAnsi="Times New Roman" w:cs="Times New Roman"/>
          <w:sz w:val="24"/>
          <w:szCs w:val="24"/>
        </w:rPr>
        <w:t>Epochs (number of times the model was trained before testing): 50, 100 and 150.</w:t>
      </w:r>
    </w:p>
    <w:p w14:paraId="26561A0D" w14:textId="77777777" w:rsidR="00B2399E" w:rsidRDefault="00B2399E">
      <w:r>
        <w:br w:type="page"/>
      </w:r>
    </w:p>
    <w:p w14:paraId="2C47228B" w14:textId="50323040" w:rsidR="0040384A" w:rsidRPr="00CF0A1D" w:rsidRDefault="00B2399E" w:rsidP="0040384A">
      <w:pPr>
        <w:keepNext/>
      </w:pPr>
      <w:r w:rsidRPr="00CF0A1D">
        <w:rPr>
          <w:rFonts w:ascii="Times New Roman" w:eastAsia="Times New Roman" w:hAnsi="Times New Roman" w:cs="Times New Roman"/>
          <w:bCs/>
          <w:noProof/>
          <w:sz w:val="24"/>
          <w:szCs w:val="24"/>
        </w:rPr>
        <w:lastRenderedPageBreak/>
        <w:drawing>
          <wp:anchor distT="0" distB="0" distL="114300" distR="114300" simplePos="0" relativeHeight="251660295" behindDoc="0" locked="0" layoutInCell="1" allowOverlap="1" wp14:anchorId="3071E4B0" wp14:editId="78F2E3AF">
            <wp:simplePos x="0" y="0"/>
            <wp:positionH relativeFrom="margin">
              <wp:align>center</wp:align>
            </wp:positionH>
            <wp:positionV relativeFrom="paragraph">
              <wp:posOffset>0</wp:posOffset>
            </wp:positionV>
            <wp:extent cx="4053840" cy="3049905"/>
            <wp:effectExtent l="0" t="0" r="3810" b="0"/>
            <wp:wrapTopAndBottom/>
            <wp:docPr id="6" name="Picture 5" descr="Chart, line chart&#10;&#10;Description automatically generated">
              <a:extLst xmlns:a="http://schemas.openxmlformats.org/drawingml/2006/main">
                <a:ext uri="{FF2B5EF4-FFF2-40B4-BE49-F238E27FC236}">
                  <a16:creationId xmlns:a16="http://schemas.microsoft.com/office/drawing/2014/main" id="{86577392-D694-49CD-830D-C97A93E24FF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Chart, line chart&#10;&#10;Description automatically generated">
                      <a:extLst>
                        <a:ext uri="{FF2B5EF4-FFF2-40B4-BE49-F238E27FC236}">
                          <a16:creationId xmlns:a16="http://schemas.microsoft.com/office/drawing/2014/main" id="{86577392-D694-49CD-830D-C97A93E24FF3}"/>
                        </a:ext>
                      </a:extLst>
                    </pic:cNvPr>
                    <pic:cNvPicPr>
                      <a:picLocks noChangeAspect="1"/>
                    </pic:cNvPicPr>
                  </pic:nvPicPr>
                  <pic:blipFill rotWithShape="1">
                    <a:blip r:embed="rId13">
                      <a:extLst>
                        <a:ext uri="{28A0092B-C50C-407E-A947-70E740481C1C}">
                          <a14:useLocalDpi xmlns:a14="http://schemas.microsoft.com/office/drawing/2010/main" val="0"/>
                        </a:ext>
                      </a:extLst>
                    </a:blip>
                    <a:srcRect l="12662" r="12544"/>
                    <a:stretch/>
                  </pic:blipFill>
                  <pic:spPr>
                    <a:xfrm>
                      <a:off x="0" y="0"/>
                      <a:ext cx="4053840" cy="3049905"/>
                    </a:xfrm>
                    <a:prstGeom prst="rect">
                      <a:avLst/>
                    </a:prstGeom>
                  </pic:spPr>
                </pic:pic>
              </a:graphicData>
            </a:graphic>
          </wp:anchor>
        </w:drawing>
      </w:r>
      <w:r>
        <w:rPr>
          <w:noProof/>
        </w:rPr>
        <mc:AlternateContent>
          <mc:Choice Requires="wps">
            <w:drawing>
              <wp:anchor distT="0" distB="0" distL="114300" distR="114300" simplePos="0" relativeHeight="251658247" behindDoc="0" locked="0" layoutInCell="1" allowOverlap="1" wp14:anchorId="417D9903" wp14:editId="26781DEA">
                <wp:simplePos x="0" y="0"/>
                <wp:positionH relativeFrom="margin">
                  <wp:posOffset>923925</wp:posOffset>
                </wp:positionH>
                <wp:positionV relativeFrom="paragraph">
                  <wp:posOffset>3188970</wp:posOffset>
                </wp:positionV>
                <wp:extent cx="4053840" cy="266700"/>
                <wp:effectExtent l="0" t="0" r="3810" b="0"/>
                <wp:wrapTopAndBottom/>
                <wp:docPr id="8" name="Text Box 8"/>
                <wp:cNvGraphicFramePr/>
                <a:graphic xmlns:a="http://schemas.openxmlformats.org/drawingml/2006/main">
                  <a:graphicData uri="http://schemas.microsoft.com/office/word/2010/wordprocessingShape">
                    <wps:wsp>
                      <wps:cNvSpPr txBox="1"/>
                      <wps:spPr>
                        <a:xfrm>
                          <a:off x="0" y="0"/>
                          <a:ext cx="4053840" cy="266700"/>
                        </a:xfrm>
                        <a:prstGeom prst="rect">
                          <a:avLst/>
                        </a:prstGeom>
                        <a:solidFill>
                          <a:prstClr val="white"/>
                        </a:solidFill>
                        <a:ln>
                          <a:noFill/>
                        </a:ln>
                      </wps:spPr>
                      <wps:txbx>
                        <w:txbxContent>
                          <w:p w14:paraId="70E33698" w14:textId="2602F25C" w:rsidR="00CF0A1D" w:rsidRPr="0013571B" w:rsidRDefault="00CF0A1D" w:rsidP="00CF0A1D">
                            <w:pPr>
                              <w:pStyle w:val="Caption"/>
                              <w:rPr>
                                <w:rFonts w:ascii="Times New Roman" w:eastAsia="Times New Roman" w:hAnsi="Times New Roman" w:cs="Times New Roman"/>
                                <w:bCs/>
                                <w:sz w:val="24"/>
                                <w:szCs w:val="24"/>
                              </w:rPr>
                            </w:pPr>
                            <w:r>
                              <w:t xml:space="preserve">Figure </w:t>
                            </w:r>
                            <w:r>
                              <w:fldChar w:fldCharType="begin"/>
                            </w:r>
                            <w:r>
                              <w:instrText>SEQ Figure \* ARABIC</w:instrText>
                            </w:r>
                            <w:r>
                              <w:fldChar w:fldCharType="separate"/>
                            </w:r>
                            <w:r w:rsidR="00BD1348">
                              <w:rPr>
                                <w:noProof/>
                              </w:rPr>
                              <w:t>5</w:t>
                            </w:r>
                            <w:r>
                              <w:fldChar w:fldCharType="end"/>
                            </w:r>
                            <w:r>
                              <w:t xml:space="preserve">. </w:t>
                            </w:r>
                            <w:r w:rsidRPr="00835D52">
                              <w:t>Results of the LSTM Network next day predictions filtered by epochs = 15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7D9903" id="Text Box 8" o:spid="_x0000_s1029" type="#_x0000_t202" style="position:absolute;margin-left:72.75pt;margin-top:251.1pt;width:319.2pt;height:21pt;z-index:251658247;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" stroked="f">
                <v:textbox style="mso-fit-shape-to-text:t" inset="0,0,0,0">
                  <w:txbxContent>
                    <w:p w14:paraId="70E33698" w14:textId="2602F25C" w:rsidR="00CF0A1D" w:rsidRPr="0013571B" w:rsidRDefault="00CF0A1D" w:rsidP="00CF0A1D">
                      <w:pPr>
                        <w:pStyle w:val="Caption"/>
                        <w:rPr>
                          <w:rFonts w:ascii="Times New Roman" w:eastAsia="Times New Roman" w:hAnsi="Times New Roman" w:cs="Times New Roman"/>
                          <w:bCs/>
                          <w:sz w:val="24"/>
                          <w:szCs w:val="24"/>
                        </w:rPr>
                      </w:pPr>
                      <w:r>
                        <w:t xml:space="preserve">Figure </w:t>
                      </w:r>
                      <w:r>
                        <w:fldChar w:fldCharType="begin"/>
                      </w:r>
                      <w:r>
                        <w:instrText>SEQ Figure \* ARABIC</w:instrText>
                      </w:r>
                      <w:r>
                        <w:fldChar w:fldCharType="separate"/>
                      </w:r>
                      <w:r w:rsidR="00BD1348">
                        <w:rPr>
                          <w:noProof/>
                        </w:rPr>
                        <w:t>5</w:t>
                      </w:r>
                      <w:r>
                        <w:fldChar w:fldCharType="end"/>
                      </w:r>
                      <w:r>
                        <w:t xml:space="preserve">. </w:t>
                      </w:r>
                      <w:r w:rsidRPr="00835D52">
                        <w:t>Results of the LSTM Network next day predictions filtered by epochs = 150</w:t>
                      </w:r>
                    </w:p>
                  </w:txbxContent>
                </v:textbox>
                <w10:wrap type="topAndBottom" anchorx="margin"/>
              </v:shape>
            </w:pict>
          </mc:Fallback>
        </mc:AlternateContent>
      </w:r>
    </w:p>
    <w:p w14:paraId="29950611" w14:textId="275F4094" w:rsidR="2D79093E" w:rsidRPr="008B427B" w:rsidRDefault="176F4B54" w:rsidP="00C04DCA">
      <w:pPr>
        <w:pStyle w:val="ListParagraph"/>
        <w:numPr>
          <w:ilvl w:val="0"/>
          <w:numId w:val="6"/>
        </w:numPr>
        <w:ind w:left="360"/>
        <w:rPr>
          <w:rFonts w:ascii="Times New Roman" w:eastAsia="Times New Roman" w:hAnsi="Times New Roman" w:cs="Times New Roman"/>
          <w:b/>
          <w:bCs/>
          <w:sz w:val="24"/>
          <w:szCs w:val="24"/>
        </w:rPr>
      </w:pPr>
      <w:r w:rsidRPr="07EC4BB1">
        <w:rPr>
          <w:rFonts w:ascii="Times New Roman" w:eastAsia="Times New Roman" w:hAnsi="Times New Roman" w:cs="Times New Roman"/>
          <w:b/>
          <w:bCs/>
          <w:sz w:val="24"/>
          <w:szCs w:val="24"/>
        </w:rPr>
        <w:t xml:space="preserve">Analysis of </w:t>
      </w:r>
      <w:r w:rsidR="01658D6A" w:rsidRPr="07EC4BB1">
        <w:rPr>
          <w:rFonts w:ascii="Times New Roman" w:eastAsia="Times New Roman" w:hAnsi="Times New Roman" w:cs="Times New Roman"/>
          <w:b/>
          <w:bCs/>
          <w:sz w:val="24"/>
          <w:szCs w:val="24"/>
        </w:rPr>
        <w:t>results/</w:t>
      </w:r>
      <w:r w:rsidR="24B7A371" w:rsidRPr="07EC4BB1">
        <w:rPr>
          <w:rFonts w:ascii="Times New Roman" w:eastAsia="Times New Roman" w:hAnsi="Times New Roman" w:cs="Times New Roman"/>
          <w:b/>
          <w:bCs/>
          <w:sz w:val="24"/>
          <w:szCs w:val="24"/>
        </w:rPr>
        <w:t>Discussion</w:t>
      </w:r>
    </w:p>
    <w:p w14:paraId="1F1AB51B" w14:textId="7F3B2B0B" w:rsidR="2A690DCC" w:rsidRDefault="2A690DCC" w:rsidP="002465CD">
      <w:pPr>
        <w:jc w:val="both"/>
        <w:rPr>
          <w:rFonts w:ascii="Times New Roman" w:eastAsia="Times New Roman" w:hAnsi="Times New Roman" w:cs="Times New Roman"/>
          <w:sz w:val="24"/>
          <w:szCs w:val="24"/>
        </w:rPr>
      </w:pPr>
      <w:r w:rsidRPr="42AF5DD1">
        <w:rPr>
          <w:rFonts w:ascii="Times New Roman" w:eastAsia="Times New Roman" w:hAnsi="Times New Roman" w:cs="Times New Roman"/>
          <w:sz w:val="24"/>
          <w:szCs w:val="24"/>
        </w:rPr>
        <w:t>While our Neural Networks were trained using the MSE, we used MAPE for evaluating the test errors.</w:t>
      </w:r>
    </w:p>
    <w:p w14:paraId="6AC64805" w14:textId="34827510" w:rsidR="2A690DCC" w:rsidRDefault="2A690DCC" w:rsidP="2A690DCC">
      <w:pPr>
        <w:jc w:val="center"/>
      </w:pPr>
      <m:oMathPara>
        <m:oMath>
          <m:r>
            <w:rPr>
              <w:rFonts w:ascii="Cambria Math" w:hAnsi="Cambria Math"/>
            </w:rPr>
            <m:t>MAPE = </m:t>
          </m:r>
          <m:f>
            <m:fPr>
              <m:ctrlPr>
                <w:rPr>
                  <w:rFonts w:ascii="Cambria Math" w:hAnsi="Cambria Math"/>
                </w:rPr>
              </m:ctrlPr>
            </m:fPr>
            <m:num>
              <m:r>
                <w:rPr>
                  <w:rFonts w:ascii="Cambria Math" w:hAnsi="Cambria Math"/>
                </w:rPr>
                <m:t>100%</m:t>
              </m:r>
            </m:num>
            <m:den>
              <m:r>
                <w:rPr>
                  <w:rFonts w:ascii="Cambria Math" w:hAnsi="Cambria Math"/>
                </w:rPr>
                <m:t>n</m:t>
              </m:r>
            </m:den>
          </m:f>
          <m:nary>
            <m:naryPr>
              <m:chr m:val="∑"/>
              <m:ctrlPr>
                <w:rPr>
                  <w:rFonts w:ascii="Cambria Math" w:hAnsi="Cambria Math"/>
                </w:rPr>
              </m:ctrlPr>
            </m:naryPr>
            <m:sub>
              <m:r>
                <w:rPr>
                  <w:rFonts w:ascii="Cambria Math" w:hAnsi="Cambria Math"/>
                </w:rPr>
                <m:t> t=1</m:t>
              </m:r>
            </m:sub>
            <m:sup>
              <m:r>
                <w:rPr>
                  <w:rFonts w:ascii="Cambria Math" w:hAnsi="Cambria Math"/>
                </w:rPr>
                <m:t> n</m:t>
              </m:r>
            </m:sup>
            <m:e>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A</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t</m:t>
                          </m:r>
                        </m:sub>
                      </m:sSub>
                    </m:num>
                    <m:den>
                      <m:sSub>
                        <m:sSubPr>
                          <m:ctrlPr>
                            <w:rPr>
                              <w:rFonts w:ascii="Cambria Math" w:hAnsi="Cambria Math"/>
                            </w:rPr>
                          </m:ctrlPr>
                        </m:sSubPr>
                        <m:e>
                          <m:r>
                            <w:rPr>
                              <w:rFonts w:ascii="Cambria Math" w:hAnsi="Cambria Math"/>
                            </w:rPr>
                            <m:t>A</m:t>
                          </m:r>
                        </m:e>
                        <m:sub>
                          <m:r>
                            <w:rPr>
                              <w:rFonts w:ascii="Cambria Math" w:hAnsi="Cambria Math"/>
                            </w:rPr>
                            <m:t>t</m:t>
                          </m:r>
                        </m:sub>
                      </m:sSub>
                    </m:den>
                  </m:f>
                </m:e>
              </m:d>
            </m:e>
          </m:nary>
        </m:oMath>
      </m:oMathPara>
    </w:p>
    <w:p w14:paraId="553FD4F6" w14:textId="5CDD37E5" w:rsidR="2A690DCC" w:rsidRDefault="00A97CF6" w:rsidP="2A690DCC">
      <w:pPr>
        <w:rPr>
          <w:rFonts w:ascii="Times New Roman" w:eastAsia="Times New Roman" w:hAnsi="Times New Roman" w:cs="Times New Roman"/>
          <w:sz w:val="24"/>
          <w:szCs w:val="24"/>
        </w:rPr>
      </w:pPr>
      <m:oMath>
        <m:sSub>
          <m:sSubPr>
            <m:ctrlPr>
              <w:rPr>
                <w:rFonts w:ascii="Cambria Math" w:hAnsi="Cambria Math"/>
              </w:rPr>
            </m:ctrlPr>
          </m:sSubPr>
          <m:e>
            <m:r>
              <w:rPr>
                <w:rFonts w:ascii="Cambria Math" w:hAnsi="Cambria Math"/>
              </w:rPr>
              <m:t>A</m:t>
            </m:r>
          </m:e>
          <m:sub>
            <m:r>
              <w:rPr>
                <w:rFonts w:ascii="Cambria Math" w:hAnsi="Cambria Math"/>
              </w:rPr>
              <m:t>t</m:t>
            </m:r>
          </m:sub>
        </m:sSub>
      </m:oMath>
      <w:r w:rsidR="2A690DCC" w:rsidRPr="2A690DCC">
        <w:rPr>
          <w:rFonts w:ascii="Times New Roman" w:eastAsia="Times New Roman" w:hAnsi="Times New Roman" w:cs="Times New Roman"/>
          <w:sz w:val="24"/>
          <w:szCs w:val="24"/>
        </w:rPr>
        <w:t xml:space="preserve"> = Observed value of time series at time </w:t>
      </w:r>
      <w:r w:rsidR="2A690DCC" w:rsidRPr="2A690DCC">
        <w:rPr>
          <w:rFonts w:ascii="Times New Roman" w:eastAsia="Times New Roman" w:hAnsi="Times New Roman" w:cs="Times New Roman"/>
          <w:i/>
          <w:iCs/>
          <w:sz w:val="24"/>
          <w:szCs w:val="24"/>
        </w:rPr>
        <w:t>t</w:t>
      </w:r>
    </w:p>
    <w:p w14:paraId="6139A1C0" w14:textId="15BB73B4" w:rsidR="2A690DCC" w:rsidRDefault="00A97CF6" w:rsidP="2A690DCC">
      <w:pPr>
        <w:rPr>
          <w:rFonts w:ascii="Times New Roman" w:eastAsia="Times New Roman" w:hAnsi="Times New Roman" w:cs="Times New Roman"/>
          <w:sz w:val="24"/>
          <w:szCs w:val="24"/>
        </w:rPr>
      </w:pPr>
      <m:oMath>
        <m:sSub>
          <m:sSubPr>
            <m:ctrlPr>
              <w:rPr>
                <w:rFonts w:ascii="Cambria Math" w:hAnsi="Cambria Math"/>
              </w:rPr>
            </m:ctrlPr>
          </m:sSubPr>
          <m:e>
            <m:r>
              <w:rPr>
                <w:rFonts w:ascii="Cambria Math" w:hAnsi="Cambria Math"/>
              </w:rPr>
              <m:t>F</m:t>
            </m:r>
          </m:e>
          <m:sub>
            <m:r>
              <w:rPr>
                <w:rFonts w:ascii="Cambria Math" w:hAnsi="Cambria Math"/>
              </w:rPr>
              <m:t>t</m:t>
            </m:r>
          </m:sub>
        </m:sSub>
      </m:oMath>
      <w:r w:rsidR="2A690DCC" w:rsidRPr="2A690DCC">
        <w:rPr>
          <w:rFonts w:ascii="Times New Roman" w:eastAsia="Times New Roman" w:hAnsi="Times New Roman" w:cs="Times New Roman"/>
          <w:i/>
          <w:iCs/>
          <w:sz w:val="24"/>
          <w:szCs w:val="24"/>
        </w:rPr>
        <w:t xml:space="preserve"> = </w:t>
      </w:r>
      <w:r w:rsidR="2A690DCC" w:rsidRPr="2A690DCC">
        <w:rPr>
          <w:rFonts w:ascii="Times New Roman" w:eastAsia="Times New Roman" w:hAnsi="Times New Roman" w:cs="Times New Roman"/>
          <w:sz w:val="24"/>
          <w:szCs w:val="24"/>
        </w:rPr>
        <w:t xml:space="preserve">Predicted value of the time series at time </w:t>
      </w:r>
      <w:r w:rsidR="2A690DCC" w:rsidRPr="2A690DCC">
        <w:rPr>
          <w:rFonts w:ascii="Times New Roman" w:eastAsia="Times New Roman" w:hAnsi="Times New Roman" w:cs="Times New Roman"/>
          <w:i/>
          <w:iCs/>
          <w:sz w:val="24"/>
          <w:szCs w:val="24"/>
        </w:rPr>
        <w:t>t</w:t>
      </w:r>
    </w:p>
    <w:p w14:paraId="4BB1820F" w14:textId="71767D60" w:rsidR="2A690DCC" w:rsidRDefault="2A690DCC" w:rsidP="002465CD">
      <w:pPr>
        <w:jc w:val="both"/>
        <w:rPr>
          <w:rFonts w:ascii="Times New Roman" w:eastAsia="Times New Roman" w:hAnsi="Times New Roman" w:cs="Times New Roman"/>
          <w:sz w:val="24"/>
          <w:szCs w:val="24"/>
        </w:rPr>
      </w:pPr>
      <w:r w:rsidRPr="2A690DCC">
        <w:rPr>
          <w:rFonts w:ascii="Times New Roman" w:eastAsia="Times New Roman" w:hAnsi="Times New Roman" w:cs="Times New Roman"/>
          <w:sz w:val="24"/>
          <w:szCs w:val="24"/>
        </w:rPr>
        <w:t>One of the reasons we did not use MAPE for training was that it penalizes more heavily the errors where the predicted value is larger than the observed value (</w:t>
      </w:r>
      <m:oMath>
        <m:sSub>
          <m:sSubPr>
            <m:ctrlPr>
              <w:rPr>
                <w:rFonts w:ascii="Cambria Math" w:hAnsi="Cambria Math"/>
              </w:rPr>
            </m:ctrlPr>
          </m:sSubPr>
          <m:e>
            <m:r>
              <w:rPr>
                <w:rFonts w:ascii="Cambria Math" w:hAnsi="Cambria Math"/>
              </w:rPr>
              <m:t>A</m:t>
            </m:r>
          </m:e>
          <m:sub>
            <m:r>
              <w:rPr>
                <w:rFonts w:ascii="Cambria Math" w:hAnsi="Cambria Math"/>
              </w:rPr>
              <m:t>t</m:t>
            </m:r>
          </m:sub>
        </m:sSub>
        <m:r>
          <w:rPr>
            <w:rFonts w:ascii="Cambria Math" w:hAnsi="Cambria Math"/>
          </w:rPr>
          <m:t>&lt;</m:t>
        </m:r>
        <m:sSub>
          <m:sSubPr>
            <m:ctrlPr>
              <w:rPr>
                <w:rFonts w:ascii="Cambria Math" w:hAnsi="Cambria Math"/>
              </w:rPr>
            </m:ctrlPr>
          </m:sSubPr>
          <m:e>
            <m:r>
              <w:rPr>
                <w:rFonts w:ascii="Cambria Math" w:hAnsi="Cambria Math"/>
              </w:rPr>
              <m:t>F</m:t>
            </m:r>
          </m:e>
          <m:sub>
            <m:r>
              <w:rPr>
                <w:rFonts w:ascii="Cambria Math" w:hAnsi="Cambria Math"/>
              </w:rPr>
              <m:t>t</m:t>
            </m:r>
          </m:sub>
        </m:sSub>
      </m:oMath>
      <w:r w:rsidRPr="2A690DCC">
        <w:rPr>
          <w:rFonts w:ascii="Times New Roman" w:eastAsia="Times New Roman" w:hAnsi="Times New Roman" w:cs="Times New Roman"/>
          <w:sz w:val="24"/>
          <w:szCs w:val="24"/>
        </w:rPr>
        <w:t>).</w:t>
      </w:r>
      <w:r w:rsidR="000C32CF">
        <w:rPr>
          <w:rFonts w:ascii="Times New Roman" w:eastAsia="Times New Roman" w:hAnsi="Times New Roman" w:cs="Times New Roman"/>
          <w:sz w:val="24"/>
          <w:szCs w:val="24"/>
        </w:rPr>
        <w:t xml:space="preserve"> </w:t>
      </w:r>
      <w:r w:rsidR="000C32CF">
        <w:rPr>
          <w:rFonts w:ascii="Times New Roman" w:eastAsia="Times New Roman" w:hAnsi="Times New Roman" w:cs="Times New Roman"/>
          <w:sz w:val="24"/>
          <w:szCs w:val="24"/>
        </w:rPr>
        <w:fldChar w:fldCharType="begin"/>
      </w:r>
      <w:r w:rsidR="005D0B03">
        <w:rPr>
          <w:rFonts w:ascii="Times New Roman" w:eastAsia="Times New Roman" w:hAnsi="Times New Roman" w:cs="Times New Roman"/>
          <w:sz w:val="24"/>
          <w:szCs w:val="24"/>
        </w:rPr>
        <w:instrText xml:space="preserve"> ADDIN ZOTERO_ITEM CSL_CITATION {"citationID":"PtWcbh0P","properties":{"formattedCitation":"[8]","plainCitation":"[8]","noteIndex":0},"citationItems":[{"id":472,"uris":["http://zotero.org/users/9123845/items/L3LUITJ6"],"itemData":{"id":472,"type":"article-journal","container-title":"International Journal of Forecasting","DOI":"10.1016/0169-2070(93)90079-3","ISSN":"01692070","issue":"4","journalAbbreviation":"International Journal of Forecasting","language":"en","page":"527-529","source":"DOI.org (Crossref)","title":"Accuracy measures: theoretical and practical concerns","title-short":"Accuracy measures","URL":"https://linkinghub.elsevier.com/retrieve/pii/0169207093900793","volume":"9","author":[{"family":"Makridakis","given":"Spyros"}],"accessed":{"date-parts":[["2022",4,28]]},"issued":{"date-parts":[["1993",12]]}}}],"schema":"https://github.com/citation-style-language/schema/raw/master/csl-citation.json"} </w:instrText>
      </w:r>
      <w:r w:rsidR="000C32CF">
        <w:rPr>
          <w:rFonts w:ascii="Times New Roman" w:eastAsia="Times New Roman" w:hAnsi="Times New Roman" w:cs="Times New Roman"/>
          <w:sz w:val="24"/>
          <w:szCs w:val="24"/>
        </w:rPr>
        <w:fldChar w:fldCharType="separate"/>
      </w:r>
      <w:r w:rsidR="005D0B03" w:rsidRPr="42AF5DD1">
        <w:rPr>
          <w:rFonts w:ascii="Times New Roman" w:hAnsi="Times New Roman" w:cs="Times New Roman"/>
          <w:sz w:val="24"/>
          <w:szCs w:val="24"/>
        </w:rPr>
        <w:t>[</w:t>
      </w:r>
      <w:r w:rsidR="00304952" w:rsidRPr="42AF5DD1">
        <w:rPr>
          <w:rFonts w:ascii="Times New Roman" w:hAnsi="Times New Roman" w:cs="Times New Roman"/>
          <w:sz w:val="24"/>
          <w:szCs w:val="24"/>
        </w:rPr>
        <w:t>9</w:t>
      </w:r>
      <w:r w:rsidR="005D0B03" w:rsidRPr="42AF5DD1">
        <w:rPr>
          <w:rFonts w:ascii="Times New Roman" w:hAnsi="Times New Roman" w:cs="Times New Roman"/>
          <w:sz w:val="24"/>
          <w:szCs w:val="24"/>
        </w:rPr>
        <w:t>]</w:t>
      </w:r>
      <w:r w:rsidR="000C32CF">
        <w:rPr>
          <w:rFonts w:ascii="Times New Roman" w:eastAsia="Times New Roman" w:hAnsi="Times New Roman" w:cs="Times New Roman"/>
          <w:sz w:val="24"/>
          <w:szCs w:val="24"/>
        </w:rPr>
        <w:fldChar w:fldCharType="end"/>
      </w:r>
      <w:r w:rsidRPr="2A690DCC">
        <w:rPr>
          <w:rFonts w:ascii="Times New Roman" w:eastAsia="Times New Roman" w:hAnsi="Times New Roman" w:cs="Times New Roman"/>
          <w:sz w:val="24"/>
          <w:szCs w:val="24"/>
        </w:rPr>
        <w:t xml:space="preserve"> This results in models which predictions are biased low. Another reason was that the computational time required to train models with MAPE far exceeded the runtime for models trained with MSE. Finally, MSE was not used to compare testing errors because the scale in the time series of the companies we selected were quite different. For example, a share of The Coca-Cola Company (KO)</w:t>
      </w:r>
      <w:r w:rsidRPr="125EE67E">
        <w:rPr>
          <w:rStyle w:val="FootnoteReference"/>
          <w:rFonts w:ascii="Times New Roman" w:eastAsia="Times New Roman" w:hAnsi="Times New Roman" w:cs="Times New Roman"/>
          <w:sz w:val="24"/>
          <w:szCs w:val="24"/>
        </w:rPr>
        <w:footnoteReference w:id="2"/>
      </w:r>
      <w:r w:rsidRPr="2A690DCC">
        <w:rPr>
          <w:rFonts w:ascii="Times New Roman" w:eastAsia="Times New Roman" w:hAnsi="Times New Roman" w:cs="Times New Roman"/>
          <w:sz w:val="24"/>
          <w:szCs w:val="24"/>
        </w:rPr>
        <w:t xml:space="preserve"> was well below 70 USD while a share of The Home Depot exceeded 100 USD in the considered timeframe.</w:t>
      </w:r>
    </w:p>
    <w:p w14:paraId="4FB77473" w14:textId="5B422978" w:rsidR="2A690DCC" w:rsidRDefault="2A690DCC" w:rsidP="002465CD">
      <w:pPr>
        <w:jc w:val="both"/>
        <w:rPr>
          <w:rFonts w:ascii="Times New Roman" w:eastAsia="Times New Roman" w:hAnsi="Times New Roman" w:cs="Times New Roman"/>
          <w:sz w:val="24"/>
          <w:szCs w:val="24"/>
        </w:rPr>
      </w:pPr>
      <w:r w:rsidRPr="42AF5DD1">
        <w:rPr>
          <w:rFonts w:ascii="Times New Roman" w:eastAsia="Times New Roman" w:hAnsi="Times New Roman" w:cs="Times New Roman"/>
          <w:sz w:val="24"/>
          <w:szCs w:val="24"/>
        </w:rPr>
        <w:t xml:space="preserve">Models were trained and compared across the 50 companies that we selected using both L1 normalization and L2 normalization. Normalization with L1 norm resulted in models with less </w:t>
      </w:r>
      <w:r w:rsidRPr="42AF5DD1">
        <w:rPr>
          <w:rFonts w:ascii="Times New Roman" w:eastAsia="Times New Roman" w:hAnsi="Times New Roman" w:cs="Times New Roman"/>
          <w:sz w:val="24"/>
          <w:szCs w:val="24"/>
        </w:rPr>
        <w:lastRenderedPageBreak/>
        <w:t>accuracy (and thus possible real-world applications) than normalization with L2 norm. The top and worst 3 performers for L1 normalization are shown in the next figure.</w:t>
      </w:r>
    </w:p>
    <w:p w14:paraId="54467F47" w14:textId="77777777" w:rsidR="00BD1348" w:rsidRDefault="2A690DCC" w:rsidP="00BD1348">
      <w:pPr>
        <w:keepNext/>
        <w:jc w:val="center"/>
      </w:pPr>
      <w:r>
        <w:rPr>
          <w:noProof/>
        </w:rPr>
        <w:drawing>
          <wp:inline distT="0" distB="0" distL="0" distR="0" wp14:anchorId="5B277F9D" wp14:editId="17080A63">
            <wp:extent cx="4980976" cy="2646144"/>
            <wp:effectExtent l="0" t="0" r="0" b="1905"/>
            <wp:docPr id="2143078963" name="Picture 1400655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0655150"/>
                    <pic:cNvPicPr/>
                  </pic:nvPicPr>
                  <pic:blipFill>
                    <a:blip r:embed="rId14">
                      <a:extLst>
                        <a:ext uri="{28A0092B-C50C-407E-A947-70E740481C1C}">
                          <a14:useLocalDpi xmlns:a14="http://schemas.microsoft.com/office/drawing/2010/main" val="0"/>
                        </a:ext>
                      </a:extLst>
                    </a:blip>
                    <a:stretch>
                      <a:fillRect/>
                    </a:stretch>
                  </pic:blipFill>
                  <pic:spPr>
                    <a:xfrm>
                      <a:off x="0" y="0"/>
                      <a:ext cx="4980976" cy="2646144"/>
                    </a:xfrm>
                    <a:prstGeom prst="rect">
                      <a:avLst/>
                    </a:prstGeom>
                  </pic:spPr>
                </pic:pic>
              </a:graphicData>
            </a:graphic>
          </wp:inline>
        </w:drawing>
      </w:r>
    </w:p>
    <w:p w14:paraId="5D40B789" w14:textId="6BF2000C" w:rsidR="2A690DCC" w:rsidRDefault="00BD1348" w:rsidP="00BD1348">
      <w:pPr>
        <w:pStyle w:val="Caption"/>
        <w:jc w:val="center"/>
        <w:rPr>
          <w:rFonts w:ascii="Times New Roman" w:eastAsia="Times New Roman" w:hAnsi="Times New Roman" w:cs="Times New Roman"/>
        </w:rPr>
      </w:pPr>
      <w:r>
        <w:t xml:space="preserve">Figure </w:t>
      </w:r>
      <w:r>
        <w:fldChar w:fldCharType="begin"/>
      </w:r>
      <w:r>
        <w:instrText>SEQ Figure \* ARABIC</w:instrText>
      </w:r>
      <w:r>
        <w:fldChar w:fldCharType="separate"/>
      </w:r>
      <w:r>
        <w:rPr>
          <w:noProof/>
        </w:rPr>
        <w:t>6</w:t>
      </w:r>
      <w:r>
        <w:fldChar w:fldCharType="end"/>
      </w:r>
      <w:r>
        <w:t>.</w:t>
      </w:r>
      <w:r w:rsidR="7482F25C">
        <w:t xml:space="preserve"> </w:t>
      </w:r>
      <w:r w:rsidR="7482F25C" w:rsidRPr="00EC2C18">
        <w:t>Best and worst performers with L1 normalization processed data.</w:t>
      </w:r>
    </w:p>
    <w:p w14:paraId="7DCA59FB" w14:textId="5DFB05C9" w:rsidR="125EE67E" w:rsidRDefault="125EE67E" w:rsidP="125EE67E">
      <w:pPr>
        <w:rPr>
          <w:rFonts w:ascii="Times New Roman" w:eastAsia="Times New Roman" w:hAnsi="Times New Roman" w:cs="Times New Roman"/>
          <w:sz w:val="24"/>
          <w:szCs w:val="24"/>
        </w:rPr>
      </w:pPr>
      <w:r w:rsidRPr="125EE67E">
        <w:rPr>
          <w:rFonts w:ascii="Times New Roman" w:eastAsia="Times New Roman" w:hAnsi="Times New Roman" w:cs="Times New Roman"/>
          <w:sz w:val="24"/>
          <w:szCs w:val="24"/>
        </w:rPr>
        <w:t xml:space="preserve">The best performers were </w:t>
      </w:r>
    </w:p>
    <w:p w14:paraId="0485434A" w14:textId="2C9E6260" w:rsidR="125EE67E" w:rsidRDefault="125EE67E" w:rsidP="42AF5DD1">
      <w:pPr>
        <w:pStyle w:val="ListParagraph"/>
        <w:numPr>
          <w:ilvl w:val="0"/>
          <w:numId w:val="4"/>
        </w:numPr>
        <w:rPr>
          <w:rFonts w:eastAsiaTheme="minorEastAsia"/>
          <w:sz w:val="24"/>
          <w:szCs w:val="24"/>
        </w:rPr>
      </w:pPr>
      <w:r w:rsidRPr="42AF5DD1">
        <w:rPr>
          <w:rFonts w:ascii="Times New Roman" w:eastAsia="Times New Roman" w:hAnsi="Times New Roman" w:cs="Times New Roman"/>
          <w:sz w:val="24"/>
          <w:szCs w:val="24"/>
        </w:rPr>
        <w:t>Duke Energy Corporation (DUK): 2 hidden LSTM layers, sentiment analysis and 150 epochs.</w:t>
      </w:r>
    </w:p>
    <w:p w14:paraId="09468B6C" w14:textId="47E1B822" w:rsidR="125EE67E" w:rsidRDefault="125EE67E" w:rsidP="125EE67E">
      <w:pPr>
        <w:pStyle w:val="ListParagraph"/>
        <w:numPr>
          <w:ilvl w:val="0"/>
          <w:numId w:val="4"/>
        </w:numPr>
        <w:rPr>
          <w:rFonts w:eastAsiaTheme="minorEastAsia"/>
          <w:sz w:val="24"/>
          <w:szCs w:val="24"/>
        </w:rPr>
      </w:pPr>
      <w:r w:rsidRPr="125EE67E">
        <w:rPr>
          <w:rFonts w:ascii="Times New Roman" w:eastAsia="Times New Roman" w:hAnsi="Times New Roman" w:cs="Times New Roman"/>
          <w:sz w:val="24"/>
          <w:szCs w:val="24"/>
        </w:rPr>
        <w:t>Duke Energy Corporation (DUK): 2 hidden layers, no sentiment analysis and 100 epochs.</w:t>
      </w:r>
    </w:p>
    <w:p w14:paraId="46CB8360" w14:textId="14C54C17" w:rsidR="125EE67E" w:rsidRDefault="125EE67E" w:rsidP="125EE67E">
      <w:pPr>
        <w:pStyle w:val="ListParagraph"/>
        <w:numPr>
          <w:ilvl w:val="0"/>
          <w:numId w:val="4"/>
        </w:numPr>
        <w:rPr>
          <w:sz w:val="24"/>
          <w:szCs w:val="24"/>
        </w:rPr>
      </w:pPr>
      <w:r w:rsidRPr="125EE67E">
        <w:rPr>
          <w:rFonts w:ascii="Times New Roman" w:eastAsia="Times New Roman" w:hAnsi="Times New Roman" w:cs="Times New Roman"/>
          <w:sz w:val="24"/>
          <w:szCs w:val="24"/>
        </w:rPr>
        <w:t>Oracle Corporation (ORCL): 4 hidden LSTM layers, sentiment analysis and 150 epochs.</w:t>
      </w:r>
    </w:p>
    <w:p w14:paraId="690283FB" w14:textId="3D1E566D" w:rsidR="125EE67E" w:rsidRDefault="125EE67E" w:rsidP="125EE67E">
      <w:pPr>
        <w:rPr>
          <w:rFonts w:ascii="Times New Roman" w:eastAsia="Times New Roman" w:hAnsi="Times New Roman" w:cs="Times New Roman"/>
          <w:sz w:val="24"/>
          <w:szCs w:val="24"/>
        </w:rPr>
      </w:pPr>
      <w:r w:rsidRPr="125EE67E">
        <w:rPr>
          <w:rFonts w:ascii="Times New Roman" w:eastAsia="Times New Roman" w:hAnsi="Times New Roman" w:cs="Times New Roman"/>
          <w:sz w:val="24"/>
          <w:szCs w:val="24"/>
        </w:rPr>
        <w:t>The worst performers were</w:t>
      </w:r>
    </w:p>
    <w:p w14:paraId="037DCD36" w14:textId="643222C5" w:rsidR="125EE67E" w:rsidRDefault="125EE67E" w:rsidP="125EE67E">
      <w:pPr>
        <w:pStyle w:val="ListParagraph"/>
        <w:numPr>
          <w:ilvl w:val="0"/>
          <w:numId w:val="3"/>
        </w:numPr>
        <w:rPr>
          <w:rFonts w:eastAsiaTheme="minorEastAsia"/>
          <w:sz w:val="24"/>
          <w:szCs w:val="24"/>
        </w:rPr>
      </w:pPr>
      <w:r w:rsidRPr="125EE67E">
        <w:rPr>
          <w:rFonts w:ascii="Times New Roman" w:eastAsia="Times New Roman" w:hAnsi="Times New Roman" w:cs="Times New Roman"/>
          <w:sz w:val="24"/>
          <w:szCs w:val="24"/>
        </w:rPr>
        <w:t>Starbucks (SBUX): 1 hidden LSTM layer, sentiment analysis, 50 epochs.</w:t>
      </w:r>
    </w:p>
    <w:p w14:paraId="7FBD03EB" w14:textId="7EF79321" w:rsidR="125EE67E" w:rsidRDefault="125EE67E" w:rsidP="125EE67E">
      <w:pPr>
        <w:pStyle w:val="ListParagraph"/>
        <w:numPr>
          <w:ilvl w:val="0"/>
          <w:numId w:val="3"/>
        </w:numPr>
        <w:rPr>
          <w:sz w:val="24"/>
          <w:szCs w:val="24"/>
        </w:rPr>
      </w:pPr>
      <w:r w:rsidRPr="125EE67E">
        <w:rPr>
          <w:rFonts w:ascii="Times New Roman" w:eastAsia="Times New Roman" w:hAnsi="Times New Roman" w:cs="Times New Roman"/>
          <w:sz w:val="24"/>
          <w:szCs w:val="24"/>
        </w:rPr>
        <w:t>Procter &amp; Gamble (PG): 1 hidden LSTM layer, sentiment analysis and 50 epochs.</w:t>
      </w:r>
    </w:p>
    <w:p w14:paraId="00521AEE" w14:textId="2EE0D8E0" w:rsidR="125EE67E" w:rsidRDefault="125EE67E" w:rsidP="125EE67E">
      <w:pPr>
        <w:pStyle w:val="ListParagraph"/>
        <w:numPr>
          <w:ilvl w:val="0"/>
          <w:numId w:val="3"/>
        </w:numPr>
        <w:rPr>
          <w:rFonts w:eastAsiaTheme="minorEastAsia"/>
          <w:sz w:val="24"/>
          <w:szCs w:val="24"/>
        </w:rPr>
      </w:pPr>
      <w:r w:rsidRPr="125EE67E">
        <w:rPr>
          <w:rFonts w:ascii="Times New Roman" w:eastAsia="Times New Roman" w:hAnsi="Times New Roman" w:cs="Times New Roman"/>
          <w:sz w:val="24"/>
          <w:szCs w:val="24"/>
        </w:rPr>
        <w:t>Eli Lilly and Company (LLY): 1 hidden LSTM layer, sentiment analysis, 100 epochs.</w:t>
      </w:r>
    </w:p>
    <w:p w14:paraId="2F85ACAB" w14:textId="00D3D62E" w:rsidR="125EE67E" w:rsidRDefault="125EE67E" w:rsidP="002465CD">
      <w:pPr>
        <w:jc w:val="both"/>
        <w:rPr>
          <w:rFonts w:ascii="Times New Roman" w:eastAsia="Times New Roman" w:hAnsi="Times New Roman" w:cs="Times New Roman"/>
          <w:sz w:val="24"/>
          <w:szCs w:val="24"/>
        </w:rPr>
      </w:pPr>
      <w:r w:rsidRPr="42AF5DD1">
        <w:rPr>
          <w:rFonts w:ascii="Times New Roman" w:eastAsia="Times New Roman" w:hAnsi="Times New Roman" w:cs="Times New Roman"/>
          <w:sz w:val="24"/>
          <w:szCs w:val="24"/>
        </w:rPr>
        <w:t>As can be seen, the predicted time series -in blue- for the models with L1 normalization appear to behave as constant functions. This behavior is interesting because it is similar to what we would expect to get while using an Autoregressive Integrated Moving Average (ARIMA) model in a time series with high volatility such as the time series of the stock of a company. What we saw here is that this normalization resulted in effectively no learning.</w:t>
      </w:r>
    </w:p>
    <w:p w14:paraId="40DBFBB6" w14:textId="7331C1F0" w:rsidR="2A690DCC" w:rsidRDefault="2A690DCC" w:rsidP="002465CD">
      <w:pPr>
        <w:jc w:val="both"/>
        <w:rPr>
          <w:rFonts w:ascii="Times New Roman" w:eastAsia="Times New Roman" w:hAnsi="Times New Roman" w:cs="Times New Roman"/>
          <w:sz w:val="24"/>
          <w:szCs w:val="24"/>
        </w:rPr>
      </w:pPr>
      <w:r w:rsidRPr="125EE67E">
        <w:rPr>
          <w:rFonts w:ascii="Times New Roman" w:eastAsia="Times New Roman" w:hAnsi="Times New Roman" w:cs="Times New Roman"/>
          <w:sz w:val="24"/>
          <w:szCs w:val="24"/>
        </w:rPr>
        <w:t>On the other hand, L2 normalization provided better results. The next image portrays the 3 best/worst performers under this regularization</w:t>
      </w:r>
    </w:p>
    <w:p w14:paraId="6BD61D5C" w14:textId="77777777" w:rsidR="00BD1348" w:rsidRDefault="125EE67E" w:rsidP="00BD1348">
      <w:pPr>
        <w:keepNext/>
        <w:jc w:val="center"/>
      </w:pPr>
      <w:r>
        <w:rPr>
          <w:noProof/>
        </w:rPr>
        <w:lastRenderedPageBreak/>
        <w:drawing>
          <wp:inline distT="0" distB="0" distL="0" distR="0" wp14:anchorId="3D873A4C" wp14:editId="29530203">
            <wp:extent cx="5943600" cy="3207068"/>
            <wp:effectExtent l="0" t="0" r="0" b="0"/>
            <wp:docPr id="1164561362" name="Picture 1164561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4561362"/>
                    <pic:cNvPicPr/>
                  </pic:nvPicPr>
                  <pic:blipFill>
                    <a:blip r:embed="rId15">
                      <a:extLst>
                        <a:ext uri="{28A0092B-C50C-407E-A947-70E740481C1C}">
                          <a14:useLocalDpi xmlns:a14="http://schemas.microsoft.com/office/drawing/2010/main" val="0"/>
                        </a:ext>
                      </a:extLst>
                    </a:blip>
                    <a:stretch>
                      <a:fillRect/>
                    </a:stretch>
                  </pic:blipFill>
                  <pic:spPr>
                    <a:xfrm>
                      <a:off x="0" y="0"/>
                      <a:ext cx="5943600" cy="3207068"/>
                    </a:xfrm>
                    <a:prstGeom prst="rect">
                      <a:avLst/>
                    </a:prstGeom>
                  </pic:spPr>
                </pic:pic>
              </a:graphicData>
            </a:graphic>
          </wp:inline>
        </w:drawing>
      </w:r>
    </w:p>
    <w:p w14:paraId="66CFB32F" w14:textId="12EF6E83" w:rsidR="125EE67E" w:rsidRDefault="00BD1348" w:rsidP="00BD1348">
      <w:pPr>
        <w:pStyle w:val="Caption"/>
        <w:jc w:val="center"/>
        <w:rPr>
          <w:rFonts w:ascii="Times New Roman" w:eastAsia="Times New Roman" w:hAnsi="Times New Roman" w:cs="Times New Roman"/>
        </w:rPr>
      </w:pPr>
      <w:r>
        <w:t xml:space="preserve">Figure </w:t>
      </w:r>
      <w:r>
        <w:fldChar w:fldCharType="begin"/>
      </w:r>
      <w:r>
        <w:instrText>SEQ Figure \* ARABIC</w:instrText>
      </w:r>
      <w:r>
        <w:fldChar w:fldCharType="separate"/>
      </w:r>
      <w:r>
        <w:rPr>
          <w:noProof/>
        </w:rPr>
        <w:t>7</w:t>
      </w:r>
      <w:r>
        <w:fldChar w:fldCharType="end"/>
      </w:r>
      <w:r>
        <w:t>.</w:t>
      </w:r>
      <w:r w:rsidR="7482F25C">
        <w:t xml:space="preserve"> </w:t>
      </w:r>
      <w:r w:rsidR="7482F25C" w:rsidRPr="007E5BCD">
        <w:t>Best and worst performers with L2 normalization processed data.</w:t>
      </w:r>
    </w:p>
    <w:p w14:paraId="5F5C8143" w14:textId="6E929A9D" w:rsidR="125EE67E" w:rsidRDefault="125EE67E" w:rsidP="125EE67E">
      <w:pPr>
        <w:rPr>
          <w:rFonts w:ascii="Times New Roman" w:eastAsia="Times New Roman" w:hAnsi="Times New Roman" w:cs="Times New Roman"/>
          <w:sz w:val="24"/>
          <w:szCs w:val="24"/>
        </w:rPr>
      </w:pPr>
      <w:r w:rsidRPr="125EE67E">
        <w:rPr>
          <w:rFonts w:ascii="Times New Roman" w:eastAsia="Times New Roman" w:hAnsi="Times New Roman" w:cs="Times New Roman"/>
          <w:sz w:val="24"/>
          <w:szCs w:val="24"/>
        </w:rPr>
        <w:t>The best performers were</w:t>
      </w:r>
    </w:p>
    <w:p w14:paraId="5B990373" w14:textId="059B2784" w:rsidR="125EE67E" w:rsidRDefault="125EE67E" w:rsidP="125EE67E">
      <w:pPr>
        <w:pStyle w:val="ListParagraph"/>
        <w:numPr>
          <w:ilvl w:val="0"/>
          <w:numId w:val="2"/>
        </w:numPr>
        <w:rPr>
          <w:rFonts w:eastAsiaTheme="minorEastAsia"/>
          <w:sz w:val="24"/>
          <w:szCs w:val="24"/>
        </w:rPr>
      </w:pPr>
      <w:r w:rsidRPr="125EE67E">
        <w:rPr>
          <w:rFonts w:ascii="Times New Roman" w:eastAsia="Times New Roman" w:hAnsi="Times New Roman" w:cs="Times New Roman"/>
          <w:sz w:val="24"/>
          <w:szCs w:val="24"/>
        </w:rPr>
        <w:t>McDonald’s (MCD): 2 hidden LSTM layers, sentiment analysis, 100 epochs.</w:t>
      </w:r>
    </w:p>
    <w:p w14:paraId="31838341" w14:textId="590348DF" w:rsidR="125EE67E" w:rsidRDefault="125EE67E" w:rsidP="125EE67E">
      <w:pPr>
        <w:pStyle w:val="ListParagraph"/>
        <w:numPr>
          <w:ilvl w:val="0"/>
          <w:numId w:val="2"/>
        </w:numPr>
        <w:rPr>
          <w:sz w:val="24"/>
          <w:szCs w:val="24"/>
        </w:rPr>
      </w:pPr>
      <w:r w:rsidRPr="125EE67E">
        <w:rPr>
          <w:rFonts w:ascii="Times New Roman" w:eastAsia="Times New Roman" w:hAnsi="Times New Roman" w:cs="Times New Roman"/>
          <w:sz w:val="24"/>
          <w:szCs w:val="24"/>
        </w:rPr>
        <w:t>Visa (V): 3 hidden LSTM layers, no sentiment analysis, 100 epochs.</w:t>
      </w:r>
    </w:p>
    <w:p w14:paraId="79980FC9" w14:textId="7A6F7511" w:rsidR="125EE67E" w:rsidRDefault="125EE67E" w:rsidP="125EE67E">
      <w:pPr>
        <w:pStyle w:val="ListParagraph"/>
        <w:numPr>
          <w:ilvl w:val="0"/>
          <w:numId w:val="2"/>
        </w:numPr>
        <w:rPr>
          <w:sz w:val="24"/>
          <w:szCs w:val="24"/>
        </w:rPr>
      </w:pPr>
      <w:r w:rsidRPr="125EE67E">
        <w:rPr>
          <w:rFonts w:ascii="Times New Roman" w:eastAsia="Times New Roman" w:hAnsi="Times New Roman" w:cs="Times New Roman"/>
          <w:sz w:val="24"/>
          <w:szCs w:val="24"/>
        </w:rPr>
        <w:t>Visa (V): 4 hidden LSTM layers, sentiment analysis, 150 epochs.</w:t>
      </w:r>
    </w:p>
    <w:p w14:paraId="2B7A045F" w14:textId="0C932573" w:rsidR="125EE67E" w:rsidRDefault="125EE67E" w:rsidP="125EE67E">
      <w:pPr>
        <w:rPr>
          <w:rFonts w:ascii="Times New Roman" w:eastAsia="Times New Roman" w:hAnsi="Times New Roman" w:cs="Times New Roman"/>
          <w:sz w:val="24"/>
          <w:szCs w:val="24"/>
        </w:rPr>
      </w:pPr>
      <w:r w:rsidRPr="125EE67E">
        <w:rPr>
          <w:rFonts w:ascii="Times New Roman" w:eastAsia="Times New Roman" w:hAnsi="Times New Roman" w:cs="Times New Roman"/>
          <w:sz w:val="24"/>
          <w:szCs w:val="24"/>
        </w:rPr>
        <w:t>The worst performers were</w:t>
      </w:r>
    </w:p>
    <w:p w14:paraId="7AF33E42" w14:textId="5A51CBB7" w:rsidR="125EE67E" w:rsidRDefault="125EE67E" w:rsidP="125EE67E">
      <w:pPr>
        <w:pStyle w:val="ListParagraph"/>
        <w:numPr>
          <w:ilvl w:val="0"/>
          <w:numId w:val="1"/>
        </w:numPr>
        <w:rPr>
          <w:rFonts w:eastAsiaTheme="minorEastAsia"/>
          <w:sz w:val="24"/>
          <w:szCs w:val="24"/>
        </w:rPr>
      </w:pPr>
      <w:r w:rsidRPr="125EE67E">
        <w:rPr>
          <w:rFonts w:ascii="Times New Roman" w:eastAsia="Times New Roman" w:hAnsi="Times New Roman" w:cs="Times New Roman"/>
          <w:sz w:val="24"/>
          <w:szCs w:val="24"/>
        </w:rPr>
        <w:t>American Tower Corporation (AMT): 2 hidden LSTM layers, sentiment analysis, 50 epochs.</w:t>
      </w:r>
    </w:p>
    <w:p w14:paraId="23D11594" w14:textId="10026C15" w:rsidR="125EE67E" w:rsidRDefault="125EE67E" w:rsidP="125EE67E">
      <w:pPr>
        <w:pStyle w:val="ListParagraph"/>
        <w:numPr>
          <w:ilvl w:val="0"/>
          <w:numId w:val="1"/>
        </w:numPr>
        <w:rPr>
          <w:rFonts w:eastAsiaTheme="minorEastAsia"/>
          <w:sz w:val="24"/>
          <w:szCs w:val="24"/>
        </w:rPr>
      </w:pPr>
      <w:r w:rsidRPr="125EE67E">
        <w:rPr>
          <w:rFonts w:ascii="Times New Roman" w:eastAsia="Times New Roman" w:hAnsi="Times New Roman" w:cs="Times New Roman"/>
          <w:sz w:val="24"/>
          <w:szCs w:val="24"/>
        </w:rPr>
        <w:t>American Tower Corporation (AMT): 4 hidden LSTM layers, sentiment analysis, 50 epochs.</w:t>
      </w:r>
    </w:p>
    <w:p w14:paraId="364664F0" w14:textId="72210F7D" w:rsidR="125EE67E" w:rsidRDefault="125EE67E" w:rsidP="125EE67E">
      <w:pPr>
        <w:pStyle w:val="ListParagraph"/>
        <w:numPr>
          <w:ilvl w:val="0"/>
          <w:numId w:val="1"/>
        </w:numPr>
        <w:rPr>
          <w:sz w:val="24"/>
          <w:szCs w:val="24"/>
        </w:rPr>
      </w:pPr>
      <w:r w:rsidRPr="125EE67E">
        <w:rPr>
          <w:rFonts w:ascii="Times New Roman" w:eastAsia="Times New Roman" w:hAnsi="Times New Roman" w:cs="Times New Roman"/>
          <w:sz w:val="24"/>
          <w:szCs w:val="24"/>
        </w:rPr>
        <w:t>Starbucks (SBUX): 1 hidden LSTM layer, no sentiment analysis, 150 epochs.</w:t>
      </w:r>
    </w:p>
    <w:p w14:paraId="14624FA1" w14:textId="3DE202EE" w:rsidR="125EE67E" w:rsidRDefault="125EE67E" w:rsidP="002465CD">
      <w:pPr>
        <w:jc w:val="both"/>
        <w:rPr>
          <w:rFonts w:ascii="Times New Roman" w:eastAsia="Times New Roman" w:hAnsi="Times New Roman" w:cs="Times New Roman"/>
          <w:sz w:val="24"/>
          <w:szCs w:val="24"/>
        </w:rPr>
      </w:pPr>
      <w:r w:rsidRPr="50638C1A">
        <w:rPr>
          <w:rFonts w:ascii="Times New Roman" w:eastAsia="Times New Roman" w:hAnsi="Times New Roman" w:cs="Times New Roman"/>
          <w:sz w:val="24"/>
          <w:szCs w:val="24"/>
        </w:rPr>
        <w:t>While the worst performers predictions might resemble the ones from L1 normalization, it can be seen that the best models were able to learn in an acceptable manner the complex structure of these time series. This shows promise in terms of real-world applications of our models such as creating a trading strategy based on the predicted values of a given stock (or set of stocks).</w:t>
      </w:r>
    </w:p>
    <w:p w14:paraId="763152DC" w14:textId="7DA486CE" w:rsidR="50638C1A" w:rsidRDefault="50638C1A" w:rsidP="002465CD">
      <w:pPr>
        <w:jc w:val="both"/>
        <w:rPr>
          <w:rFonts w:ascii="Times New Roman" w:eastAsia="Times New Roman" w:hAnsi="Times New Roman" w:cs="Times New Roman"/>
          <w:sz w:val="24"/>
          <w:szCs w:val="24"/>
        </w:rPr>
      </w:pPr>
      <w:r w:rsidRPr="50638C1A">
        <w:rPr>
          <w:rFonts w:ascii="Times New Roman" w:eastAsia="Times New Roman" w:hAnsi="Times New Roman" w:cs="Times New Roman"/>
          <w:sz w:val="24"/>
          <w:szCs w:val="24"/>
        </w:rPr>
        <w:t>While measuring the performance of the trained models some trends can be observed. First, the variation in the error for stocks with high volatility was larger than the error variation in stocks with low volatility. Secondly, models with 3 LSTM layers were able to achieve the smallest errors. Networks with 1 and 2 LSTM layers had large errors and these errors decreased in the networks with 3 layers to be increased in the networks with 4 LSTM layers. This might be an indicator of 3 LSTM layers being a sweet spot between underfitting and overfitting models.</w:t>
      </w:r>
    </w:p>
    <w:p w14:paraId="48BD7E22" w14:textId="605D2C4A" w:rsidR="2A690DCC" w:rsidRDefault="2A690DCC" w:rsidP="002465CD">
      <w:pPr>
        <w:jc w:val="both"/>
        <w:rPr>
          <w:rFonts w:ascii="Times New Roman" w:eastAsia="Times New Roman" w:hAnsi="Times New Roman" w:cs="Times New Roman"/>
          <w:sz w:val="24"/>
          <w:szCs w:val="24"/>
        </w:rPr>
      </w:pPr>
      <w:r w:rsidRPr="42AF5DD1">
        <w:rPr>
          <w:rFonts w:ascii="Times New Roman" w:eastAsia="Times New Roman" w:hAnsi="Times New Roman" w:cs="Times New Roman"/>
          <w:sz w:val="24"/>
          <w:szCs w:val="24"/>
        </w:rPr>
        <w:lastRenderedPageBreak/>
        <w:t xml:space="preserve">It can be seen also that networks with more epochs performed better, in our case we used 50, 100 and 150 epochs. Continuing to increase the number of epochs will most likely lead to overfitting the training data, and thus, the test errors will begin to increase. Finally, models with sentiment analysis were subject to more variation in the test error than the models with no sentiment analysis. We think that the reason for this </w:t>
      </w:r>
      <w:r w:rsidR="11E65A84" w:rsidRPr="42AF5DD1">
        <w:rPr>
          <w:rFonts w:ascii="Times New Roman" w:eastAsia="Times New Roman" w:hAnsi="Times New Roman" w:cs="Times New Roman"/>
          <w:sz w:val="24"/>
          <w:szCs w:val="24"/>
        </w:rPr>
        <w:t xml:space="preserve">is </w:t>
      </w:r>
      <w:r w:rsidR="31702EFD" w:rsidRPr="42AF5DD1">
        <w:rPr>
          <w:rFonts w:ascii="Times New Roman" w:eastAsia="Times New Roman" w:hAnsi="Times New Roman" w:cs="Times New Roman"/>
          <w:sz w:val="24"/>
          <w:szCs w:val="24"/>
        </w:rPr>
        <w:t>that the news data set we used proved to be too small</w:t>
      </w:r>
      <w:r w:rsidR="11E65A84" w:rsidRPr="42AF5DD1">
        <w:rPr>
          <w:rFonts w:ascii="Times New Roman" w:eastAsia="Times New Roman" w:hAnsi="Times New Roman" w:cs="Times New Roman"/>
          <w:sz w:val="24"/>
          <w:szCs w:val="24"/>
        </w:rPr>
        <w:t>. The following figure includes graphs that give us a visual representation of these re</w:t>
      </w:r>
      <w:r w:rsidR="42AF5DD1" w:rsidRPr="42AF5DD1">
        <w:rPr>
          <w:rFonts w:ascii="Times New Roman" w:eastAsia="Times New Roman" w:hAnsi="Times New Roman" w:cs="Times New Roman"/>
          <w:sz w:val="24"/>
          <w:szCs w:val="24"/>
        </w:rPr>
        <w:t>sults.</w:t>
      </w:r>
    </w:p>
    <w:p w14:paraId="038D43EA" w14:textId="27345ED1" w:rsidR="125EE67E" w:rsidRDefault="125EE67E" w:rsidP="125EE67E">
      <w:pPr>
        <w:rPr>
          <w:rFonts w:ascii="Times New Roman" w:eastAsia="Times New Roman" w:hAnsi="Times New Roman" w:cs="Times New Roman"/>
          <w:sz w:val="24"/>
          <w:szCs w:val="24"/>
        </w:rPr>
      </w:pPr>
    </w:p>
    <w:p w14:paraId="2A27DAC5" w14:textId="77777777" w:rsidR="125EE67E" w:rsidRDefault="125EE67E" w:rsidP="00BD1348">
      <w:pPr>
        <w:keepNext/>
        <w:spacing w:line="240" w:lineRule="auto"/>
        <w:jc w:val="center"/>
      </w:pPr>
      <w:r>
        <w:rPr>
          <w:noProof/>
        </w:rPr>
        <w:drawing>
          <wp:inline distT="0" distB="0" distL="0" distR="0" wp14:anchorId="6A37BE1F" wp14:editId="5D0D3868">
            <wp:extent cx="5943600" cy="3318510"/>
            <wp:effectExtent l="0" t="0" r="0" b="0"/>
            <wp:docPr id="1039587061" name="Picture 10395870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9587061"/>
                    <pic:cNvPicPr/>
                  </pic:nvPicPr>
                  <pic:blipFill>
                    <a:blip r:embed="rId16">
                      <a:extLst>
                        <a:ext uri="{28A0092B-C50C-407E-A947-70E740481C1C}">
                          <a14:useLocalDpi xmlns:a14="http://schemas.microsoft.com/office/drawing/2010/main" val="0"/>
                        </a:ext>
                      </a:extLst>
                    </a:blip>
                    <a:stretch>
                      <a:fillRect/>
                    </a:stretch>
                  </pic:blipFill>
                  <pic:spPr>
                    <a:xfrm>
                      <a:off x="0" y="0"/>
                      <a:ext cx="5943600" cy="3318510"/>
                    </a:xfrm>
                    <a:prstGeom prst="rect">
                      <a:avLst/>
                    </a:prstGeom>
                  </pic:spPr>
                </pic:pic>
              </a:graphicData>
            </a:graphic>
          </wp:inline>
        </w:drawing>
      </w:r>
    </w:p>
    <w:p w14:paraId="0FCF65A9" w14:textId="49926EE6" w:rsidR="00BD1348" w:rsidRDefault="00BD1348" w:rsidP="00BD1348">
      <w:pPr>
        <w:pStyle w:val="Caption"/>
        <w:jc w:val="center"/>
        <w:rPr>
          <w:rFonts w:ascii="Times New Roman" w:eastAsia="Times New Roman" w:hAnsi="Times New Roman" w:cs="Times New Roman"/>
          <w:b/>
          <w:sz w:val="24"/>
          <w:szCs w:val="24"/>
        </w:rPr>
      </w:pPr>
      <w:r>
        <w:t xml:space="preserve">Figure </w:t>
      </w:r>
      <w:r>
        <w:fldChar w:fldCharType="begin"/>
      </w:r>
      <w:r>
        <w:instrText>SEQ Figure \* ARABIC</w:instrText>
      </w:r>
      <w:r>
        <w:fldChar w:fldCharType="separate"/>
      </w:r>
      <w:r>
        <w:rPr>
          <w:noProof/>
        </w:rPr>
        <w:t>8</w:t>
      </w:r>
      <w:r>
        <w:fldChar w:fldCharType="end"/>
      </w:r>
      <w:r>
        <w:t xml:space="preserve">. </w:t>
      </w:r>
      <w:r w:rsidRPr="003138A3">
        <w:t>Top-left, test errors by ticker. Top-right, test errors by number of LSTM layers. Bottom-left, test errors if model used sentiment analysis or not. Bottom-right, test errors by number of epochs.</w:t>
      </w:r>
    </w:p>
    <w:p w14:paraId="2BEAA438" w14:textId="77777777" w:rsidR="009B5578" w:rsidRDefault="009B5578" w:rsidP="00BD1348">
      <w:pPr>
        <w:spacing w:line="240" w:lineRule="auto"/>
        <w:rPr>
          <w:rFonts w:ascii="Times New Roman" w:eastAsia="Times New Roman" w:hAnsi="Times New Roman" w:cs="Times New Roman"/>
          <w:b/>
          <w:sz w:val="24"/>
          <w:szCs w:val="24"/>
        </w:rPr>
      </w:pPr>
    </w:p>
    <w:p w14:paraId="299EFA26" w14:textId="77777777" w:rsidR="009B5578" w:rsidRDefault="009B5578" w:rsidP="00BD1348">
      <w:pPr>
        <w:spacing w:line="240" w:lineRule="auto"/>
        <w:rPr>
          <w:rFonts w:ascii="Times New Roman" w:eastAsia="Times New Roman" w:hAnsi="Times New Roman" w:cs="Times New Roman"/>
          <w:b/>
          <w:sz w:val="24"/>
          <w:szCs w:val="24"/>
        </w:rPr>
      </w:pPr>
    </w:p>
    <w:p w14:paraId="6AFCB78D" w14:textId="63AAC6F1" w:rsidR="24B7A371" w:rsidRPr="008B427B" w:rsidRDefault="566A4D0C" w:rsidP="00BD1348">
      <w:pPr>
        <w:spacing w:line="240" w:lineRule="auto"/>
        <w:rPr>
          <w:rFonts w:ascii="Times New Roman" w:eastAsia="Times New Roman" w:hAnsi="Times New Roman" w:cs="Times New Roman"/>
          <w:b/>
          <w:bCs/>
          <w:sz w:val="24"/>
          <w:szCs w:val="24"/>
        </w:rPr>
      </w:pPr>
      <w:r w:rsidRPr="07EC4BB1">
        <w:rPr>
          <w:rFonts w:ascii="Times New Roman" w:eastAsia="Times New Roman" w:hAnsi="Times New Roman" w:cs="Times New Roman"/>
          <w:b/>
          <w:bCs/>
          <w:sz w:val="24"/>
          <w:szCs w:val="24"/>
        </w:rPr>
        <w:t>Conclusion</w:t>
      </w:r>
    </w:p>
    <w:p w14:paraId="1C859C63" w14:textId="0F002B69" w:rsidR="2A690DCC" w:rsidRDefault="2A690DCC" w:rsidP="002465CD">
      <w:pPr>
        <w:jc w:val="both"/>
        <w:rPr>
          <w:rFonts w:ascii="Times New Roman" w:eastAsia="Times New Roman" w:hAnsi="Times New Roman" w:cs="Times New Roman"/>
          <w:sz w:val="24"/>
          <w:szCs w:val="24"/>
        </w:rPr>
      </w:pPr>
      <w:r w:rsidRPr="42AF5DD1">
        <w:rPr>
          <w:rFonts w:ascii="Times New Roman" w:eastAsia="Times New Roman" w:hAnsi="Times New Roman" w:cs="Times New Roman"/>
          <w:sz w:val="24"/>
          <w:szCs w:val="24"/>
        </w:rPr>
        <w:t>From our results we can conclude that LSTM networks provide a promising approach to analyzing stock market trends. Immediate future directions for this work are expanding the number of companies included to cover all the companies in the S&amp;P 500. Also, future studies might add more input factors to the neural networks such as stock splits, macroeconomics variables or indexes such as the VIX index, the NASDAQ index, the Dow Jones index or even the S&amp;P 500 index itself. These new variables will need to be subject of model selection to train the neural networks with input variables that are relevant while trying to predict the next day's price of stocks.</w:t>
      </w:r>
    </w:p>
    <w:p w14:paraId="0EEC7DC0" w14:textId="2F23BEC2" w:rsidR="00C05844" w:rsidRDefault="7973E1FA" w:rsidP="002465CD">
      <w:pPr>
        <w:jc w:val="both"/>
        <w:rPr>
          <w:rFonts w:ascii="Times New Roman" w:eastAsia="Times New Roman" w:hAnsi="Times New Roman" w:cs="Times New Roman"/>
          <w:sz w:val="24"/>
          <w:szCs w:val="24"/>
        </w:rPr>
      </w:pPr>
      <w:r w:rsidRPr="42AF5DD1">
        <w:rPr>
          <w:rFonts w:ascii="Times New Roman" w:eastAsia="Times New Roman" w:hAnsi="Times New Roman" w:cs="Times New Roman"/>
          <w:sz w:val="24"/>
          <w:szCs w:val="24"/>
        </w:rPr>
        <w:t xml:space="preserve">As mentioned previously, networks using sentiment analysis were subject to more variability in the test errors and this might be because of the size of the data set currently used. If this is the case, then using </w:t>
      </w:r>
      <w:r w:rsidR="2A690DCC" w:rsidRPr="42AF5DD1">
        <w:rPr>
          <w:rFonts w:ascii="Times New Roman" w:eastAsia="Times New Roman" w:hAnsi="Times New Roman" w:cs="Times New Roman"/>
          <w:sz w:val="24"/>
          <w:szCs w:val="24"/>
        </w:rPr>
        <w:t xml:space="preserve">a larger dataset from a news dedicated API such as </w:t>
      </w:r>
      <w:r w:rsidR="2A690DCC" w:rsidRPr="42AF5DD1">
        <w:rPr>
          <w:rFonts w:ascii="Times New Roman" w:eastAsia="Times New Roman" w:hAnsi="Times New Roman" w:cs="Times New Roman"/>
          <w:i/>
          <w:iCs/>
          <w:sz w:val="24"/>
          <w:szCs w:val="24"/>
        </w:rPr>
        <w:t xml:space="preserve">mediastack, The New York Times </w:t>
      </w:r>
      <w:r w:rsidR="2A690DCC" w:rsidRPr="42AF5DD1">
        <w:rPr>
          <w:rFonts w:ascii="Times New Roman" w:eastAsia="Times New Roman" w:hAnsi="Times New Roman" w:cs="Times New Roman"/>
          <w:sz w:val="24"/>
          <w:szCs w:val="24"/>
        </w:rPr>
        <w:lastRenderedPageBreak/>
        <w:t xml:space="preserve">API or </w:t>
      </w:r>
      <w:r w:rsidR="2A690DCC" w:rsidRPr="42AF5DD1">
        <w:rPr>
          <w:rFonts w:ascii="Times New Roman" w:eastAsia="Times New Roman" w:hAnsi="Times New Roman" w:cs="Times New Roman"/>
          <w:i/>
          <w:iCs/>
          <w:sz w:val="24"/>
          <w:szCs w:val="24"/>
        </w:rPr>
        <w:t>News API</w:t>
      </w:r>
      <w:r w:rsidR="2A690DCC" w:rsidRPr="42AF5DD1">
        <w:rPr>
          <w:rFonts w:ascii="Times New Roman" w:eastAsia="Times New Roman" w:hAnsi="Times New Roman" w:cs="Times New Roman"/>
          <w:sz w:val="24"/>
          <w:szCs w:val="24"/>
        </w:rPr>
        <w:t xml:space="preserve"> (from Google) might improve the results. If the core of the issue resides elsewhere then sentiment analysis needs to be addressed differently when trying to ensemble it with LSTM neural networks.</w:t>
      </w:r>
    </w:p>
    <w:p w14:paraId="336164C3" w14:textId="76614D4C" w:rsidR="00C05844" w:rsidRPr="006D6EE7" w:rsidRDefault="00C05844" w:rsidP="00763455">
      <w:pPr>
        <w:rPr>
          <w:rFonts w:ascii="Times New Roman" w:eastAsia="Times New Roman" w:hAnsi="Times New Roman" w:cs="Times New Roman"/>
          <w:b/>
          <w:sz w:val="24"/>
          <w:szCs w:val="24"/>
        </w:rPr>
      </w:pPr>
      <w:r w:rsidRPr="006D6EE7">
        <w:rPr>
          <w:rFonts w:ascii="Times New Roman" w:eastAsia="Times New Roman" w:hAnsi="Times New Roman" w:cs="Times New Roman"/>
          <w:b/>
          <w:sz w:val="24"/>
          <w:szCs w:val="24"/>
        </w:rPr>
        <w:t xml:space="preserve">References </w:t>
      </w:r>
    </w:p>
    <w:p w14:paraId="713A818D" w14:textId="42A01D37" w:rsidR="00A12425" w:rsidRPr="00432146" w:rsidRDefault="00F36D23" w:rsidP="005D0B03">
      <w:pPr>
        <w:pStyle w:val="Bibliography"/>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sidR="0011474E">
        <w:rPr>
          <w:rFonts w:ascii="Times New Roman" w:eastAsia="Times New Roman" w:hAnsi="Times New Roman" w:cs="Times New Roman"/>
          <w:sz w:val="24"/>
          <w:szCs w:val="24"/>
        </w:rPr>
        <w:t>1</w:t>
      </w:r>
      <w:r>
        <w:rPr>
          <w:rFonts w:ascii="Times New Roman" w:eastAsia="Times New Roman" w:hAnsi="Times New Roman" w:cs="Times New Roman"/>
          <w:sz w:val="24"/>
          <w:szCs w:val="24"/>
        </w:rPr>
        <w:t xml:space="preserve">] </w:t>
      </w:r>
      <w:r w:rsidR="00432146">
        <w:rPr>
          <w:rFonts w:ascii="Times New Roman" w:eastAsia="Times New Roman" w:hAnsi="Times New Roman" w:cs="Times New Roman"/>
          <w:sz w:val="24"/>
          <w:szCs w:val="24"/>
        </w:rPr>
        <w:t xml:space="preserve">A. G. Rossi, “Predicting stock market returns with machine learning,” Georgetown </w:t>
      </w:r>
      <w:r w:rsidR="00432146">
        <w:rPr>
          <w:rFonts w:ascii="Times New Roman" w:eastAsia="Times New Roman" w:hAnsi="Times New Roman" w:cs="Times New Roman"/>
          <w:i/>
          <w:iCs/>
          <w:sz w:val="24"/>
          <w:szCs w:val="24"/>
        </w:rPr>
        <w:t xml:space="preserve">University, </w:t>
      </w:r>
      <w:r w:rsidR="00432146">
        <w:rPr>
          <w:rFonts w:ascii="Times New Roman" w:eastAsia="Times New Roman" w:hAnsi="Times New Roman" w:cs="Times New Roman"/>
          <w:sz w:val="24"/>
          <w:szCs w:val="24"/>
        </w:rPr>
        <w:t>2018</w:t>
      </w:r>
    </w:p>
    <w:p w14:paraId="7B9345E4" w14:textId="46D75728" w:rsidR="005D0B03" w:rsidRPr="005D0B03" w:rsidRDefault="0022416B" w:rsidP="005D0B03">
      <w:pPr>
        <w:pStyle w:val="Bibliography"/>
        <w:rPr>
          <w:rFonts w:ascii="Times New Roman" w:hAnsi="Times New Roman" w:cs="Times New Roman"/>
          <w:sz w:val="24"/>
        </w:rPr>
      </w:pPr>
      <w:r w:rsidRPr="002B5BEF">
        <w:rPr>
          <w:rFonts w:ascii="Times New Roman" w:eastAsia="Times New Roman" w:hAnsi="Times New Roman" w:cs="Times New Roman"/>
          <w:sz w:val="24"/>
          <w:szCs w:val="24"/>
        </w:rPr>
        <w:t>[2]</w:t>
      </w:r>
      <w:r w:rsidR="00214100">
        <w:rPr>
          <w:rFonts w:eastAsia="Times New Roman"/>
        </w:rPr>
        <w:fldChar w:fldCharType="begin"/>
      </w:r>
      <w:r w:rsidR="0098685A">
        <w:rPr>
          <w:rFonts w:eastAsia="Times New Roman"/>
        </w:rPr>
        <w:instrText xml:space="preserve"> ADDIN ZOTERO_BIBL {"uncited":[],"omitted":[],"custom":[]} CSL_BIBLIOGRAPHY </w:instrText>
      </w:r>
      <w:r w:rsidR="00214100">
        <w:rPr>
          <w:rFonts w:eastAsia="Times New Roman"/>
        </w:rPr>
        <w:fldChar w:fldCharType="separate"/>
      </w:r>
      <w:r w:rsidR="005D0B03" w:rsidRPr="005D0B03">
        <w:rPr>
          <w:rFonts w:ascii="Times New Roman" w:hAnsi="Times New Roman" w:cs="Times New Roman"/>
          <w:sz w:val="24"/>
        </w:rPr>
        <w:tab/>
        <w:t xml:space="preserve">L. Nevasalmi, “Forecasting multinomial stock returns using machine learning methods,” </w:t>
      </w:r>
      <w:r w:rsidR="005D0B03" w:rsidRPr="005D0B03">
        <w:rPr>
          <w:rFonts w:ascii="Times New Roman" w:hAnsi="Times New Roman" w:cs="Times New Roman"/>
          <w:i/>
          <w:iCs/>
          <w:sz w:val="24"/>
        </w:rPr>
        <w:t>The Journal of Finance and Data Science</w:t>
      </w:r>
      <w:r w:rsidR="005D0B03" w:rsidRPr="005D0B03">
        <w:rPr>
          <w:rFonts w:ascii="Times New Roman" w:hAnsi="Times New Roman" w:cs="Times New Roman"/>
          <w:sz w:val="24"/>
        </w:rPr>
        <w:t>, vol. 6, pp. 86–106, Nov. 2020, doi: 10.1016/j.jfds.2020.09.001.</w:t>
      </w:r>
    </w:p>
    <w:p w14:paraId="5BED282D" w14:textId="5578EAC9" w:rsidR="005D0B03" w:rsidRPr="005D0B03" w:rsidRDefault="0022416B" w:rsidP="005D0B03">
      <w:pPr>
        <w:pStyle w:val="Bibliography"/>
        <w:rPr>
          <w:rFonts w:ascii="Times New Roman" w:hAnsi="Times New Roman" w:cs="Times New Roman"/>
          <w:sz w:val="24"/>
        </w:rPr>
      </w:pPr>
      <w:r>
        <w:rPr>
          <w:rFonts w:ascii="Times New Roman" w:hAnsi="Times New Roman" w:cs="Times New Roman"/>
          <w:sz w:val="24"/>
        </w:rPr>
        <w:t>[3]</w:t>
      </w:r>
      <w:r w:rsidR="005D0B03" w:rsidRPr="005D0B03">
        <w:rPr>
          <w:rFonts w:ascii="Times New Roman" w:hAnsi="Times New Roman" w:cs="Times New Roman"/>
          <w:sz w:val="24"/>
        </w:rPr>
        <w:tab/>
        <w:t>“Daily Financial News for 6000+ Stocks | Kaggle.” https://www.kaggle.com/datasets/miguelaenlle/massive-stock-news-analysis-db-for-nlpbacktests (accessed Apr. 28, 2022).</w:t>
      </w:r>
    </w:p>
    <w:p w14:paraId="342B1E64" w14:textId="2769A5D4" w:rsidR="005D0B03" w:rsidRPr="005D0B03" w:rsidRDefault="009444F2" w:rsidP="005D0B03">
      <w:pPr>
        <w:pStyle w:val="Bibliography"/>
        <w:rPr>
          <w:rFonts w:ascii="Times New Roman" w:hAnsi="Times New Roman" w:cs="Times New Roman"/>
          <w:sz w:val="24"/>
        </w:rPr>
      </w:pPr>
      <w:r>
        <w:rPr>
          <w:rFonts w:ascii="Times New Roman" w:hAnsi="Times New Roman" w:cs="Times New Roman"/>
          <w:sz w:val="24"/>
        </w:rPr>
        <w:t>[4]</w:t>
      </w:r>
      <w:r w:rsidR="005D0B03" w:rsidRPr="005D0B03">
        <w:rPr>
          <w:rFonts w:ascii="Times New Roman" w:hAnsi="Times New Roman" w:cs="Times New Roman"/>
          <w:sz w:val="24"/>
        </w:rPr>
        <w:tab/>
        <w:t>“Yahoo Finance - Stock Market Live, Quotes, Business &amp; Finance News.” https://finance.yahoo.com/ (accessed Apr. 28, 2022).</w:t>
      </w:r>
    </w:p>
    <w:p w14:paraId="7539A636" w14:textId="07AEC6AC" w:rsidR="005D0B03" w:rsidRPr="005D0B03" w:rsidRDefault="009444F2" w:rsidP="005D0B03">
      <w:pPr>
        <w:pStyle w:val="Bibliography"/>
        <w:rPr>
          <w:rFonts w:ascii="Times New Roman" w:hAnsi="Times New Roman" w:cs="Times New Roman"/>
          <w:sz w:val="24"/>
        </w:rPr>
      </w:pPr>
      <w:r>
        <w:rPr>
          <w:rFonts w:ascii="Times New Roman" w:hAnsi="Times New Roman" w:cs="Times New Roman"/>
          <w:sz w:val="24"/>
        </w:rPr>
        <w:t>[5]</w:t>
      </w:r>
      <w:r w:rsidR="005D0B03" w:rsidRPr="005D0B03">
        <w:rPr>
          <w:rFonts w:ascii="Times New Roman" w:hAnsi="Times New Roman" w:cs="Times New Roman"/>
          <w:sz w:val="24"/>
        </w:rPr>
        <w:tab/>
        <w:t xml:space="preserve">D. Araci, “FinBERT: Financial Sentiment Analysis with Pre-trained Language Models,” </w:t>
      </w:r>
      <w:r w:rsidR="005D0B03" w:rsidRPr="005D0B03">
        <w:rPr>
          <w:rFonts w:ascii="Times New Roman" w:hAnsi="Times New Roman" w:cs="Times New Roman"/>
          <w:i/>
          <w:iCs/>
          <w:sz w:val="24"/>
        </w:rPr>
        <w:t>arXiv:1908.10063 [cs]</w:t>
      </w:r>
      <w:r w:rsidR="005D0B03" w:rsidRPr="005D0B03">
        <w:rPr>
          <w:rFonts w:ascii="Times New Roman" w:hAnsi="Times New Roman" w:cs="Times New Roman"/>
          <w:sz w:val="24"/>
        </w:rPr>
        <w:t>, Aug. 2019, Accessed: Apr. 28, 2022. [Online]. Available: http://arxiv.org/abs/1908.10063</w:t>
      </w:r>
    </w:p>
    <w:p w14:paraId="3FAA5530" w14:textId="1D686EC4" w:rsidR="005D0B03" w:rsidRPr="005D0B03" w:rsidRDefault="009444F2" w:rsidP="005D0B03">
      <w:pPr>
        <w:pStyle w:val="Bibliography"/>
        <w:rPr>
          <w:rFonts w:ascii="Times New Roman" w:hAnsi="Times New Roman" w:cs="Times New Roman"/>
          <w:sz w:val="24"/>
        </w:rPr>
      </w:pPr>
      <w:r>
        <w:rPr>
          <w:rFonts w:ascii="Times New Roman" w:hAnsi="Times New Roman" w:cs="Times New Roman"/>
          <w:sz w:val="24"/>
        </w:rPr>
        <w:t>[6]</w:t>
      </w:r>
      <w:r w:rsidR="005D0B03" w:rsidRPr="005D0B03">
        <w:rPr>
          <w:rFonts w:ascii="Times New Roman" w:hAnsi="Times New Roman" w:cs="Times New Roman"/>
          <w:sz w:val="24"/>
        </w:rPr>
        <w:tab/>
        <w:t xml:space="preserve">J. Devlin, M.-W. Chang, K. Lee, and K. Toutanova, “BERT: Pre-training of Deep Bidirectional Transformers for Language Understanding,” </w:t>
      </w:r>
      <w:r w:rsidR="005D0B03" w:rsidRPr="005D0B03">
        <w:rPr>
          <w:rFonts w:ascii="Times New Roman" w:hAnsi="Times New Roman" w:cs="Times New Roman"/>
          <w:i/>
          <w:iCs/>
          <w:sz w:val="24"/>
        </w:rPr>
        <w:t>arXiv:1810.04805 [cs]</w:t>
      </w:r>
      <w:r w:rsidR="005D0B03" w:rsidRPr="005D0B03">
        <w:rPr>
          <w:rFonts w:ascii="Times New Roman" w:hAnsi="Times New Roman" w:cs="Times New Roman"/>
          <w:sz w:val="24"/>
        </w:rPr>
        <w:t>, May 2019, Accessed: Mar. 21, 2022. [Online]. Available: http://arxiv.org/abs/1810.04805</w:t>
      </w:r>
    </w:p>
    <w:p w14:paraId="0492D7C0" w14:textId="5A451D73" w:rsidR="005D0B03" w:rsidRPr="005D0B03" w:rsidRDefault="00AD1D88" w:rsidP="005D0B03">
      <w:pPr>
        <w:pStyle w:val="Bibliography"/>
        <w:rPr>
          <w:rFonts w:ascii="Times New Roman" w:hAnsi="Times New Roman" w:cs="Times New Roman"/>
          <w:sz w:val="24"/>
        </w:rPr>
      </w:pPr>
      <w:r>
        <w:rPr>
          <w:rFonts w:ascii="Times New Roman" w:hAnsi="Times New Roman" w:cs="Times New Roman"/>
          <w:sz w:val="24"/>
        </w:rPr>
        <w:t>[7]</w:t>
      </w:r>
      <w:r w:rsidR="005D0B03" w:rsidRPr="005D0B03">
        <w:rPr>
          <w:rFonts w:ascii="Times New Roman" w:hAnsi="Times New Roman" w:cs="Times New Roman"/>
          <w:sz w:val="24"/>
        </w:rPr>
        <w:tab/>
        <w:t>D. Araci and Z. Genc, “ProsusAI/finbert · Hugging Face.” https://huggingface.co/ProsusAI/finbert?text=Stock+Market+Prediction+with+Sentiment%0AAnalysis (accessed Apr. 28, 2022).</w:t>
      </w:r>
    </w:p>
    <w:p w14:paraId="106B94E7" w14:textId="611648C9" w:rsidR="005D0B03" w:rsidRPr="005D0B03" w:rsidRDefault="005D0B03" w:rsidP="005D0B03">
      <w:pPr>
        <w:pStyle w:val="Bibliography"/>
        <w:rPr>
          <w:rFonts w:ascii="Times New Roman" w:hAnsi="Times New Roman" w:cs="Times New Roman"/>
          <w:sz w:val="24"/>
        </w:rPr>
      </w:pPr>
      <w:r w:rsidRPr="005D0B03">
        <w:rPr>
          <w:rFonts w:ascii="Times New Roman" w:hAnsi="Times New Roman" w:cs="Times New Roman"/>
          <w:sz w:val="24"/>
        </w:rPr>
        <w:t>[</w:t>
      </w:r>
      <w:r w:rsidR="00262E8A">
        <w:rPr>
          <w:rFonts w:ascii="Times New Roman" w:hAnsi="Times New Roman" w:cs="Times New Roman"/>
          <w:sz w:val="24"/>
        </w:rPr>
        <w:t>8</w:t>
      </w:r>
      <w:r w:rsidRPr="005D0B03">
        <w:rPr>
          <w:rFonts w:ascii="Times New Roman" w:hAnsi="Times New Roman" w:cs="Times New Roman"/>
          <w:sz w:val="24"/>
        </w:rPr>
        <w:t>]</w:t>
      </w:r>
      <w:r w:rsidRPr="005D0B03">
        <w:rPr>
          <w:rFonts w:ascii="Times New Roman" w:hAnsi="Times New Roman" w:cs="Times New Roman"/>
          <w:sz w:val="24"/>
        </w:rPr>
        <w:tab/>
        <w:t xml:space="preserve">A. Moghar and M. Hamiche, “Stock Market Prediction Using LSTM Recurrent Neural Network,” </w:t>
      </w:r>
      <w:r w:rsidRPr="005D0B03">
        <w:rPr>
          <w:rFonts w:ascii="Times New Roman" w:hAnsi="Times New Roman" w:cs="Times New Roman"/>
          <w:i/>
          <w:iCs/>
          <w:sz w:val="24"/>
        </w:rPr>
        <w:t>Procedia Computer Science</w:t>
      </w:r>
      <w:r w:rsidRPr="005D0B03">
        <w:rPr>
          <w:rFonts w:ascii="Times New Roman" w:hAnsi="Times New Roman" w:cs="Times New Roman"/>
          <w:sz w:val="24"/>
        </w:rPr>
        <w:t>, vol. 170, pp. 1168–1173, 2020, doi: 10.1016/j.procs.2020.03.049.</w:t>
      </w:r>
    </w:p>
    <w:p w14:paraId="0A3C2595" w14:textId="4AD5D77F" w:rsidR="005D0B03" w:rsidRPr="005D0B03" w:rsidRDefault="005D0B03" w:rsidP="005D0B03">
      <w:pPr>
        <w:pStyle w:val="Bibliography"/>
        <w:rPr>
          <w:rFonts w:ascii="Times New Roman" w:hAnsi="Times New Roman" w:cs="Times New Roman"/>
          <w:sz w:val="24"/>
        </w:rPr>
      </w:pPr>
      <w:r w:rsidRPr="005D0B03">
        <w:rPr>
          <w:rFonts w:ascii="Times New Roman" w:hAnsi="Times New Roman" w:cs="Times New Roman"/>
          <w:sz w:val="24"/>
        </w:rPr>
        <w:t>[</w:t>
      </w:r>
      <w:r w:rsidR="00304952">
        <w:rPr>
          <w:rFonts w:ascii="Times New Roman" w:hAnsi="Times New Roman" w:cs="Times New Roman"/>
          <w:sz w:val="24"/>
        </w:rPr>
        <w:t>9</w:t>
      </w:r>
      <w:r w:rsidRPr="005D0B03">
        <w:rPr>
          <w:rFonts w:ascii="Times New Roman" w:hAnsi="Times New Roman" w:cs="Times New Roman"/>
          <w:sz w:val="24"/>
        </w:rPr>
        <w:t>]</w:t>
      </w:r>
      <w:r w:rsidRPr="005D0B03">
        <w:rPr>
          <w:rFonts w:ascii="Times New Roman" w:hAnsi="Times New Roman" w:cs="Times New Roman"/>
          <w:sz w:val="24"/>
        </w:rPr>
        <w:tab/>
        <w:t xml:space="preserve">S. Makridakis, “Accuracy measures: theoretical and practical concerns,” </w:t>
      </w:r>
      <w:r w:rsidRPr="005D0B03">
        <w:rPr>
          <w:rFonts w:ascii="Times New Roman" w:hAnsi="Times New Roman" w:cs="Times New Roman"/>
          <w:i/>
          <w:iCs/>
          <w:sz w:val="24"/>
        </w:rPr>
        <w:t>International Journal of Forecasting</w:t>
      </w:r>
      <w:r w:rsidRPr="005D0B03">
        <w:rPr>
          <w:rFonts w:ascii="Times New Roman" w:hAnsi="Times New Roman" w:cs="Times New Roman"/>
          <w:sz w:val="24"/>
        </w:rPr>
        <w:t>, vol. 9, no. 4, pp. 527–529, Dec. 1993, doi: 10.1016/0169-2070(93)90079-3.</w:t>
      </w:r>
    </w:p>
    <w:p w14:paraId="4D4325F2" w14:textId="20B33A5F" w:rsidR="00C05844" w:rsidRDefault="00214100" w:rsidP="00763455">
      <w:pP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sectPr w:rsidR="00C0584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FF8DE5" w14:textId="77777777" w:rsidR="00A97CF6" w:rsidRDefault="00A97CF6">
      <w:pPr>
        <w:spacing w:after="0" w:line="240" w:lineRule="auto"/>
      </w:pPr>
      <w:r>
        <w:separator/>
      </w:r>
    </w:p>
  </w:endnote>
  <w:endnote w:type="continuationSeparator" w:id="0">
    <w:p w14:paraId="60E47483" w14:textId="77777777" w:rsidR="00A97CF6" w:rsidRDefault="00A97CF6">
      <w:pPr>
        <w:spacing w:after="0" w:line="240" w:lineRule="auto"/>
      </w:pPr>
      <w:r>
        <w:continuationSeparator/>
      </w:r>
    </w:p>
  </w:endnote>
  <w:endnote w:type="continuationNotice" w:id="1">
    <w:p w14:paraId="1248C3F6" w14:textId="77777777" w:rsidR="00A97CF6" w:rsidRDefault="00A97CF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Mincho">
    <w:altName w:val="游明朝"/>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4C35E4" w14:textId="77777777" w:rsidR="00A97CF6" w:rsidRDefault="00A97CF6">
      <w:pPr>
        <w:spacing w:after="0" w:line="240" w:lineRule="auto"/>
      </w:pPr>
      <w:r>
        <w:separator/>
      </w:r>
    </w:p>
  </w:footnote>
  <w:footnote w:type="continuationSeparator" w:id="0">
    <w:p w14:paraId="64CC3727" w14:textId="77777777" w:rsidR="00A97CF6" w:rsidRDefault="00A97CF6">
      <w:pPr>
        <w:spacing w:after="0" w:line="240" w:lineRule="auto"/>
      </w:pPr>
      <w:r>
        <w:continuationSeparator/>
      </w:r>
    </w:p>
  </w:footnote>
  <w:footnote w:type="continuationNotice" w:id="1">
    <w:p w14:paraId="2B0D6231" w14:textId="77777777" w:rsidR="00A97CF6" w:rsidRDefault="00A97CF6">
      <w:pPr>
        <w:spacing w:after="0" w:line="240" w:lineRule="auto"/>
      </w:pPr>
    </w:p>
  </w:footnote>
  <w:footnote w:id="2">
    <w:p w14:paraId="4EDC4C75" w14:textId="6B7CEBDF" w:rsidR="125EE67E" w:rsidRDefault="125EE67E" w:rsidP="125EE67E">
      <w:pPr>
        <w:pStyle w:val="FootnoteText"/>
      </w:pPr>
      <w:r w:rsidRPr="125EE67E">
        <w:rPr>
          <w:rStyle w:val="FootnoteReference"/>
        </w:rPr>
        <w:footnoteRef/>
      </w:r>
      <w:r w:rsidRPr="125EE67E">
        <w:t xml:space="preserve"> KO is what we call a ticker, this is a string that identifies a security. For our study, the ticker identifies the stock of the companies we are working with.</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73757B"/>
    <w:multiLevelType w:val="hybridMultilevel"/>
    <w:tmpl w:val="8076AE8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C867F42"/>
    <w:multiLevelType w:val="hybridMultilevel"/>
    <w:tmpl w:val="B95EF024"/>
    <w:lvl w:ilvl="0" w:tplc="5106D21C">
      <w:start w:val="1"/>
      <w:numFmt w:val="decimal"/>
      <w:lvlText w:val="%1."/>
      <w:lvlJc w:val="left"/>
      <w:pPr>
        <w:ind w:left="720" w:hanging="360"/>
      </w:pPr>
      <w:rPr>
        <w:rFonts w:ascii="Times New Roman" w:hAnsi="Times New Roman" w:cs="Times New Roman" w:hint="default"/>
      </w:rPr>
    </w:lvl>
    <w:lvl w:ilvl="1" w:tplc="B63488BA">
      <w:start w:val="1"/>
      <w:numFmt w:val="lowerLetter"/>
      <w:lvlText w:val="%2."/>
      <w:lvlJc w:val="left"/>
      <w:pPr>
        <w:ind w:left="1440" w:hanging="360"/>
      </w:pPr>
    </w:lvl>
    <w:lvl w:ilvl="2" w:tplc="E7788532">
      <w:start w:val="1"/>
      <w:numFmt w:val="lowerRoman"/>
      <w:lvlText w:val="%3."/>
      <w:lvlJc w:val="right"/>
      <w:pPr>
        <w:ind w:left="2160" w:hanging="180"/>
      </w:pPr>
    </w:lvl>
    <w:lvl w:ilvl="3" w:tplc="61F8F2AE">
      <w:start w:val="1"/>
      <w:numFmt w:val="decimal"/>
      <w:lvlText w:val="%4."/>
      <w:lvlJc w:val="left"/>
      <w:pPr>
        <w:ind w:left="2880" w:hanging="360"/>
      </w:pPr>
    </w:lvl>
    <w:lvl w:ilvl="4" w:tplc="824869DE">
      <w:start w:val="1"/>
      <w:numFmt w:val="lowerLetter"/>
      <w:lvlText w:val="%5."/>
      <w:lvlJc w:val="left"/>
      <w:pPr>
        <w:ind w:left="3600" w:hanging="360"/>
      </w:pPr>
    </w:lvl>
    <w:lvl w:ilvl="5" w:tplc="E7343BC6">
      <w:start w:val="1"/>
      <w:numFmt w:val="lowerRoman"/>
      <w:lvlText w:val="%6."/>
      <w:lvlJc w:val="right"/>
      <w:pPr>
        <w:ind w:left="4320" w:hanging="180"/>
      </w:pPr>
    </w:lvl>
    <w:lvl w:ilvl="6" w:tplc="89CAB16A">
      <w:start w:val="1"/>
      <w:numFmt w:val="decimal"/>
      <w:lvlText w:val="%7."/>
      <w:lvlJc w:val="left"/>
      <w:pPr>
        <w:ind w:left="5040" w:hanging="360"/>
      </w:pPr>
    </w:lvl>
    <w:lvl w:ilvl="7" w:tplc="C2EC776C">
      <w:start w:val="1"/>
      <w:numFmt w:val="lowerLetter"/>
      <w:lvlText w:val="%8."/>
      <w:lvlJc w:val="left"/>
      <w:pPr>
        <w:ind w:left="5760" w:hanging="360"/>
      </w:pPr>
    </w:lvl>
    <w:lvl w:ilvl="8" w:tplc="FC5AB8DC">
      <w:start w:val="1"/>
      <w:numFmt w:val="lowerRoman"/>
      <w:lvlText w:val="%9."/>
      <w:lvlJc w:val="right"/>
      <w:pPr>
        <w:ind w:left="6480" w:hanging="180"/>
      </w:pPr>
    </w:lvl>
  </w:abstractNum>
  <w:abstractNum w:abstractNumId="2" w15:restartNumberingAfterBreak="0">
    <w:nsid w:val="38C75A93"/>
    <w:multiLevelType w:val="hybridMultilevel"/>
    <w:tmpl w:val="B8A419DE"/>
    <w:lvl w:ilvl="0" w:tplc="E3D4CE3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358370D"/>
    <w:multiLevelType w:val="hybridMultilevel"/>
    <w:tmpl w:val="7DBE85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64A3F31"/>
    <w:multiLevelType w:val="hybridMultilevel"/>
    <w:tmpl w:val="17B280F2"/>
    <w:lvl w:ilvl="0" w:tplc="2B3E5328">
      <w:start w:val="1"/>
      <w:numFmt w:val="decimal"/>
      <w:lvlText w:val="%1."/>
      <w:lvlJc w:val="left"/>
      <w:pPr>
        <w:ind w:left="720" w:hanging="360"/>
      </w:pPr>
      <w:rPr>
        <w:rFonts w:ascii="Times New Roman" w:hAnsi="Times New Roman" w:cs="Times New Roman" w:hint="default"/>
      </w:rPr>
    </w:lvl>
    <w:lvl w:ilvl="1" w:tplc="B5E6ABB2">
      <w:start w:val="1"/>
      <w:numFmt w:val="lowerLetter"/>
      <w:lvlText w:val="%2."/>
      <w:lvlJc w:val="left"/>
      <w:pPr>
        <w:ind w:left="1440" w:hanging="360"/>
      </w:pPr>
    </w:lvl>
    <w:lvl w:ilvl="2" w:tplc="3E20D88C">
      <w:start w:val="1"/>
      <w:numFmt w:val="lowerRoman"/>
      <w:lvlText w:val="%3."/>
      <w:lvlJc w:val="right"/>
      <w:pPr>
        <w:ind w:left="2160" w:hanging="180"/>
      </w:pPr>
    </w:lvl>
    <w:lvl w:ilvl="3" w:tplc="12D26358">
      <w:start w:val="1"/>
      <w:numFmt w:val="decimal"/>
      <w:lvlText w:val="%4."/>
      <w:lvlJc w:val="left"/>
      <w:pPr>
        <w:ind w:left="2880" w:hanging="360"/>
      </w:pPr>
    </w:lvl>
    <w:lvl w:ilvl="4" w:tplc="994A40CC">
      <w:start w:val="1"/>
      <w:numFmt w:val="lowerLetter"/>
      <w:lvlText w:val="%5."/>
      <w:lvlJc w:val="left"/>
      <w:pPr>
        <w:ind w:left="3600" w:hanging="360"/>
      </w:pPr>
    </w:lvl>
    <w:lvl w:ilvl="5" w:tplc="38C68DBE">
      <w:start w:val="1"/>
      <w:numFmt w:val="lowerRoman"/>
      <w:lvlText w:val="%6."/>
      <w:lvlJc w:val="right"/>
      <w:pPr>
        <w:ind w:left="4320" w:hanging="180"/>
      </w:pPr>
    </w:lvl>
    <w:lvl w:ilvl="6" w:tplc="26DE5526">
      <w:start w:val="1"/>
      <w:numFmt w:val="decimal"/>
      <w:lvlText w:val="%7."/>
      <w:lvlJc w:val="left"/>
      <w:pPr>
        <w:ind w:left="5040" w:hanging="360"/>
      </w:pPr>
    </w:lvl>
    <w:lvl w:ilvl="7" w:tplc="EE8875FA">
      <w:start w:val="1"/>
      <w:numFmt w:val="lowerLetter"/>
      <w:lvlText w:val="%8."/>
      <w:lvlJc w:val="left"/>
      <w:pPr>
        <w:ind w:left="5760" w:hanging="360"/>
      </w:pPr>
    </w:lvl>
    <w:lvl w:ilvl="8" w:tplc="8D601B5A">
      <w:start w:val="1"/>
      <w:numFmt w:val="lowerRoman"/>
      <w:lvlText w:val="%9."/>
      <w:lvlJc w:val="right"/>
      <w:pPr>
        <w:ind w:left="6480" w:hanging="180"/>
      </w:pPr>
    </w:lvl>
  </w:abstractNum>
  <w:abstractNum w:abstractNumId="5" w15:restartNumberingAfterBreak="0">
    <w:nsid w:val="54D40581"/>
    <w:multiLevelType w:val="hybridMultilevel"/>
    <w:tmpl w:val="D2CEA3F2"/>
    <w:lvl w:ilvl="0" w:tplc="EAE4F068">
      <w:start w:val="1"/>
      <w:numFmt w:val="decimal"/>
      <w:lvlText w:val="%1."/>
      <w:lvlJc w:val="left"/>
      <w:pPr>
        <w:ind w:left="720" w:hanging="360"/>
      </w:pPr>
      <w:rPr>
        <w:rFonts w:ascii="Times New Roman" w:hAnsi="Times New Roman" w:cs="Times New Roman" w:hint="default"/>
      </w:rPr>
    </w:lvl>
    <w:lvl w:ilvl="1" w:tplc="3D94B8BE">
      <w:start w:val="1"/>
      <w:numFmt w:val="lowerLetter"/>
      <w:lvlText w:val="%2."/>
      <w:lvlJc w:val="left"/>
      <w:pPr>
        <w:ind w:left="1440" w:hanging="360"/>
      </w:pPr>
    </w:lvl>
    <w:lvl w:ilvl="2" w:tplc="ED3A7CEE">
      <w:start w:val="1"/>
      <w:numFmt w:val="lowerRoman"/>
      <w:lvlText w:val="%3."/>
      <w:lvlJc w:val="right"/>
      <w:pPr>
        <w:ind w:left="2160" w:hanging="180"/>
      </w:pPr>
    </w:lvl>
    <w:lvl w:ilvl="3" w:tplc="317E2968">
      <w:start w:val="1"/>
      <w:numFmt w:val="decimal"/>
      <w:lvlText w:val="%4."/>
      <w:lvlJc w:val="left"/>
      <w:pPr>
        <w:ind w:left="2880" w:hanging="360"/>
      </w:pPr>
    </w:lvl>
    <w:lvl w:ilvl="4" w:tplc="CCD8F7C0">
      <w:start w:val="1"/>
      <w:numFmt w:val="lowerLetter"/>
      <w:lvlText w:val="%5."/>
      <w:lvlJc w:val="left"/>
      <w:pPr>
        <w:ind w:left="3600" w:hanging="360"/>
      </w:pPr>
    </w:lvl>
    <w:lvl w:ilvl="5" w:tplc="10F256E4">
      <w:start w:val="1"/>
      <w:numFmt w:val="lowerRoman"/>
      <w:lvlText w:val="%6."/>
      <w:lvlJc w:val="right"/>
      <w:pPr>
        <w:ind w:left="4320" w:hanging="180"/>
      </w:pPr>
    </w:lvl>
    <w:lvl w:ilvl="6" w:tplc="BD446EF0">
      <w:start w:val="1"/>
      <w:numFmt w:val="decimal"/>
      <w:lvlText w:val="%7."/>
      <w:lvlJc w:val="left"/>
      <w:pPr>
        <w:ind w:left="5040" w:hanging="360"/>
      </w:pPr>
    </w:lvl>
    <w:lvl w:ilvl="7" w:tplc="61440584">
      <w:start w:val="1"/>
      <w:numFmt w:val="lowerLetter"/>
      <w:lvlText w:val="%8."/>
      <w:lvlJc w:val="left"/>
      <w:pPr>
        <w:ind w:left="5760" w:hanging="360"/>
      </w:pPr>
    </w:lvl>
    <w:lvl w:ilvl="8" w:tplc="DFD807B4">
      <w:start w:val="1"/>
      <w:numFmt w:val="lowerRoman"/>
      <w:lvlText w:val="%9."/>
      <w:lvlJc w:val="right"/>
      <w:pPr>
        <w:ind w:left="6480" w:hanging="180"/>
      </w:pPr>
    </w:lvl>
  </w:abstractNum>
  <w:abstractNum w:abstractNumId="6" w15:restartNumberingAfterBreak="0">
    <w:nsid w:val="5C8A772F"/>
    <w:multiLevelType w:val="hybridMultilevel"/>
    <w:tmpl w:val="320AF388"/>
    <w:lvl w:ilvl="0" w:tplc="E3D4CE3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99B2FEE"/>
    <w:multiLevelType w:val="hybridMultilevel"/>
    <w:tmpl w:val="338CE066"/>
    <w:lvl w:ilvl="0" w:tplc="5D3A0866">
      <w:start w:val="1"/>
      <w:numFmt w:val="decimal"/>
      <w:lvlText w:val="%1."/>
      <w:lvlJc w:val="left"/>
      <w:pPr>
        <w:ind w:left="720" w:hanging="360"/>
      </w:pPr>
      <w:rPr>
        <w:rFonts w:ascii="Times New Roman" w:hAnsi="Times New Roman" w:cs="Times New Roman" w:hint="default"/>
      </w:rPr>
    </w:lvl>
    <w:lvl w:ilvl="1" w:tplc="21B0C6C0">
      <w:start w:val="1"/>
      <w:numFmt w:val="lowerLetter"/>
      <w:lvlText w:val="%2."/>
      <w:lvlJc w:val="left"/>
      <w:pPr>
        <w:ind w:left="1440" w:hanging="360"/>
      </w:pPr>
    </w:lvl>
    <w:lvl w:ilvl="2" w:tplc="426A5650">
      <w:start w:val="1"/>
      <w:numFmt w:val="lowerRoman"/>
      <w:lvlText w:val="%3."/>
      <w:lvlJc w:val="right"/>
      <w:pPr>
        <w:ind w:left="2160" w:hanging="180"/>
      </w:pPr>
    </w:lvl>
    <w:lvl w:ilvl="3" w:tplc="BA92EB32">
      <w:start w:val="1"/>
      <w:numFmt w:val="decimal"/>
      <w:lvlText w:val="%4."/>
      <w:lvlJc w:val="left"/>
      <w:pPr>
        <w:ind w:left="2880" w:hanging="360"/>
      </w:pPr>
    </w:lvl>
    <w:lvl w:ilvl="4" w:tplc="6D64385E">
      <w:start w:val="1"/>
      <w:numFmt w:val="lowerLetter"/>
      <w:lvlText w:val="%5."/>
      <w:lvlJc w:val="left"/>
      <w:pPr>
        <w:ind w:left="3600" w:hanging="360"/>
      </w:pPr>
    </w:lvl>
    <w:lvl w:ilvl="5" w:tplc="BD9A672E">
      <w:start w:val="1"/>
      <w:numFmt w:val="lowerRoman"/>
      <w:lvlText w:val="%6."/>
      <w:lvlJc w:val="right"/>
      <w:pPr>
        <w:ind w:left="4320" w:hanging="180"/>
      </w:pPr>
    </w:lvl>
    <w:lvl w:ilvl="6" w:tplc="ADBEEB68">
      <w:start w:val="1"/>
      <w:numFmt w:val="decimal"/>
      <w:lvlText w:val="%7."/>
      <w:lvlJc w:val="left"/>
      <w:pPr>
        <w:ind w:left="5040" w:hanging="360"/>
      </w:pPr>
    </w:lvl>
    <w:lvl w:ilvl="7" w:tplc="732CF7E6">
      <w:start w:val="1"/>
      <w:numFmt w:val="lowerLetter"/>
      <w:lvlText w:val="%8."/>
      <w:lvlJc w:val="left"/>
      <w:pPr>
        <w:ind w:left="5760" w:hanging="360"/>
      </w:pPr>
    </w:lvl>
    <w:lvl w:ilvl="8" w:tplc="E5B8662A">
      <w:start w:val="1"/>
      <w:numFmt w:val="lowerRoman"/>
      <w:lvlText w:val="%9."/>
      <w:lvlJc w:val="right"/>
      <w:pPr>
        <w:ind w:left="6480" w:hanging="180"/>
      </w:pPr>
    </w:lvl>
  </w:abstractNum>
  <w:abstractNum w:abstractNumId="8" w15:restartNumberingAfterBreak="0">
    <w:nsid w:val="6B306FA1"/>
    <w:multiLevelType w:val="hybridMultilevel"/>
    <w:tmpl w:val="A13CF2B0"/>
    <w:lvl w:ilvl="0" w:tplc="C53C320C">
      <w:start w:val="3"/>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129319826">
    <w:abstractNumId w:val="1"/>
  </w:num>
  <w:num w:numId="2" w16cid:durableId="1916937803">
    <w:abstractNumId w:val="4"/>
  </w:num>
  <w:num w:numId="3" w16cid:durableId="533734622">
    <w:abstractNumId w:val="7"/>
  </w:num>
  <w:num w:numId="4" w16cid:durableId="868566213">
    <w:abstractNumId w:val="5"/>
  </w:num>
  <w:num w:numId="5" w16cid:durableId="1138104490">
    <w:abstractNumId w:val="6"/>
  </w:num>
  <w:num w:numId="6" w16cid:durableId="1939438612">
    <w:abstractNumId w:val="8"/>
  </w:num>
  <w:num w:numId="7" w16cid:durableId="1906380672">
    <w:abstractNumId w:val="2"/>
  </w:num>
  <w:num w:numId="8" w16cid:durableId="1486162562">
    <w:abstractNumId w:val="0"/>
  </w:num>
  <w:num w:numId="9" w16cid:durableId="144673422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E3tzA3MjQwNTA3MTFX0lEKTi0uzszPAykwrQUAxz2GsiwAAAA="/>
  </w:docVars>
  <w:rsids>
    <w:rsidRoot w:val="00E43CB0"/>
    <w:rsid w:val="00003707"/>
    <w:rsid w:val="00007257"/>
    <w:rsid w:val="00011C8C"/>
    <w:rsid w:val="0001509D"/>
    <w:rsid w:val="00053C2C"/>
    <w:rsid w:val="00063B3D"/>
    <w:rsid w:val="000809A1"/>
    <w:rsid w:val="00081401"/>
    <w:rsid w:val="000A3E09"/>
    <w:rsid w:val="000B1570"/>
    <w:rsid w:val="000C32CF"/>
    <w:rsid w:val="000E739D"/>
    <w:rsid w:val="000F186B"/>
    <w:rsid w:val="000F5BCD"/>
    <w:rsid w:val="001062DA"/>
    <w:rsid w:val="00111A01"/>
    <w:rsid w:val="0011474E"/>
    <w:rsid w:val="0012376C"/>
    <w:rsid w:val="00130FFF"/>
    <w:rsid w:val="00134861"/>
    <w:rsid w:val="00151E87"/>
    <w:rsid w:val="00170C39"/>
    <w:rsid w:val="00177116"/>
    <w:rsid w:val="001977F0"/>
    <w:rsid w:val="001A2FB6"/>
    <w:rsid w:val="001A33DA"/>
    <w:rsid w:val="001A35C5"/>
    <w:rsid w:val="001D797C"/>
    <w:rsid w:val="001E7CD1"/>
    <w:rsid w:val="001F1845"/>
    <w:rsid w:val="00204342"/>
    <w:rsid w:val="00214100"/>
    <w:rsid w:val="002171C5"/>
    <w:rsid w:val="0022416B"/>
    <w:rsid w:val="00235455"/>
    <w:rsid w:val="00235724"/>
    <w:rsid w:val="002465CD"/>
    <w:rsid w:val="00262E8A"/>
    <w:rsid w:val="00264928"/>
    <w:rsid w:val="00274067"/>
    <w:rsid w:val="002B5BEF"/>
    <w:rsid w:val="002C413D"/>
    <w:rsid w:val="002C66B3"/>
    <w:rsid w:val="002D0CB8"/>
    <w:rsid w:val="002D4955"/>
    <w:rsid w:val="00304952"/>
    <w:rsid w:val="00323C3A"/>
    <w:rsid w:val="00331E6C"/>
    <w:rsid w:val="00341766"/>
    <w:rsid w:val="00353DD7"/>
    <w:rsid w:val="00356411"/>
    <w:rsid w:val="00356609"/>
    <w:rsid w:val="00361BFD"/>
    <w:rsid w:val="00375C06"/>
    <w:rsid w:val="00375C3A"/>
    <w:rsid w:val="00377169"/>
    <w:rsid w:val="00384DE9"/>
    <w:rsid w:val="00397BBA"/>
    <w:rsid w:val="003A245E"/>
    <w:rsid w:val="003A5481"/>
    <w:rsid w:val="003B1CBD"/>
    <w:rsid w:val="003B433D"/>
    <w:rsid w:val="003D3835"/>
    <w:rsid w:val="003F10A8"/>
    <w:rsid w:val="0040384A"/>
    <w:rsid w:val="00410368"/>
    <w:rsid w:val="00414B74"/>
    <w:rsid w:val="00415A31"/>
    <w:rsid w:val="00416A1A"/>
    <w:rsid w:val="00431201"/>
    <w:rsid w:val="00432146"/>
    <w:rsid w:val="00433456"/>
    <w:rsid w:val="00444DF1"/>
    <w:rsid w:val="00451261"/>
    <w:rsid w:val="00453E8A"/>
    <w:rsid w:val="00460114"/>
    <w:rsid w:val="00464270"/>
    <w:rsid w:val="004675AA"/>
    <w:rsid w:val="00480FD7"/>
    <w:rsid w:val="00481078"/>
    <w:rsid w:val="00492F42"/>
    <w:rsid w:val="004B7F45"/>
    <w:rsid w:val="004D213C"/>
    <w:rsid w:val="004E3A4A"/>
    <w:rsid w:val="00501743"/>
    <w:rsid w:val="00502730"/>
    <w:rsid w:val="00506CDD"/>
    <w:rsid w:val="005153D8"/>
    <w:rsid w:val="00524DB2"/>
    <w:rsid w:val="00527CBB"/>
    <w:rsid w:val="0053191C"/>
    <w:rsid w:val="00531EA5"/>
    <w:rsid w:val="00534DBD"/>
    <w:rsid w:val="00536F93"/>
    <w:rsid w:val="00540220"/>
    <w:rsid w:val="005522F1"/>
    <w:rsid w:val="0056661C"/>
    <w:rsid w:val="00574ECF"/>
    <w:rsid w:val="005807A9"/>
    <w:rsid w:val="00582A16"/>
    <w:rsid w:val="005B105B"/>
    <w:rsid w:val="005B1AC8"/>
    <w:rsid w:val="005B1BF5"/>
    <w:rsid w:val="005B70AC"/>
    <w:rsid w:val="005C2F08"/>
    <w:rsid w:val="005C5C53"/>
    <w:rsid w:val="005D0B03"/>
    <w:rsid w:val="005D32B1"/>
    <w:rsid w:val="005F0C8E"/>
    <w:rsid w:val="005F546D"/>
    <w:rsid w:val="005F7A75"/>
    <w:rsid w:val="00626663"/>
    <w:rsid w:val="006301DC"/>
    <w:rsid w:val="006462C2"/>
    <w:rsid w:val="00654189"/>
    <w:rsid w:val="006558F8"/>
    <w:rsid w:val="006628C0"/>
    <w:rsid w:val="00667155"/>
    <w:rsid w:val="00673D87"/>
    <w:rsid w:val="00691712"/>
    <w:rsid w:val="00695429"/>
    <w:rsid w:val="006A22C2"/>
    <w:rsid w:val="006A5680"/>
    <w:rsid w:val="006A5DAF"/>
    <w:rsid w:val="006A7507"/>
    <w:rsid w:val="006B09D9"/>
    <w:rsid w:val="006D032A"/>
    <w:rsid w:val="006D12C9"/>
    <w:rsid w:val="006D2299"/>
    <w:rsid w:val="006D6EE7"/>
    <w:rsid w:val="006E43CB"/>
    <w:rsid w:val="006E66C8"/>
    <w:rsid w:val="006F5B9C"/>
    <w:rsid w:val="006F73A6"/>
    <w:rsid w:val="0071422C"/>
    <w:rsid w:val="00723044"/>
    <w:rsid w:val="0073563B"/>
    <w:rsid w:val="00744C9D"/>
    <w:rsid w:val="00763455"/>
    <w:rsid w:val="00771F81"/>
    <w:rsid w:val="0077579C"/>
    <w:rsid w:val="00785B5F"/>
    <w:rsid w:val="00795F1A"/>
    <w:rsid w:val="007B4B5E"/>
    <w:rsid w:val="007C1612"/>
    <w:rsid w:val="007C7E5A"/>
    <w:rsid w:val="007E4038"/>
    <w:rsid w:val="008077C7"/>
    <w:rsid w:val="008131D2"/>
    <w:rsid w:val="00816E09"/>
    <w:rsid w:val="0081762D"/>
    <w:rsid w:val="008236B7"/>
    <w:rsid w:val="008423A2"/>
    <w:rsid w:val="00842A16"/>
    <w:rsid w:val="008469A7"/>
    <w:rsid w:val="008538BF"/>
    <w:rsid w:val="00861CD3"/>
    <w:rsid w:val="00861E73"/>
    <w:rsid w:val="008768A1"/>
    <w:rsid w:val="0087759A"/>
    <w:rsid w:val="0088551C"/>
    <w:rsid w:val="00893292"/>
    <w:rsid w:val="008B0ED8"/>
    <w:rsid w:val="008B1116"/>
    <w:rsid w:val="008B427B"/>
    <w:rsid w:val="008B47A8"/>
    <w:rsid w:val="008C1CBF"/>
    <w:rsid w:val="008D09CA"/>
    <w:rsid w:val="008D1F23"/>
    <w:rsid w:val="008D6BEC"/>
    <w:rsid w:val="008D6CF8"/>
    <w:rsid w:val="008D7BE6"/>
    <w:rsid w:val="008E51C5"/>
    <w:rsid w:val="008F4A1B"/>
    <w:rsid w:val="008F704C"/>
    <w:rsid w:val="009038FB"/>
    <w:rsid w:val="009062F3"/>
    <w:rsid w:val="00914A75"/>
    <w:rsid w:val="0091556E"/>
    <w:rsid w:val="00927018"/>
    <w:rsid w:val="00931C3C"/>
    <w:rsid w:val="00936CBB"/>
    <w:rsid w:val="009427B5"/>
    <w:rsid w:val="009438B4"/>
    <w:rsid w:val="009444F2"/>
    <w:rsid w:val="00946A52"/>
    <w:rsid w:val="00951ED7"/>
    <w:rsid w:val="00953432"/>
    <w:rsid w:val="00955DD4"/>
    <w:rsid w:val="009707D2"/>
    <w:rsid w:val="0097504B"/>
    <w:rsid w:val="00976D42"/>
    <w:rsid w:val="0098685A"/>
    <w:rsid w:val="00992FA4"/>
    <w:rsid w:val="009A074C"/>
    <w:rsid w:val="009B4AD0"/>
    <w:rsid w:val="009B508D"/>
    <w:rsid w:val="009B5578"/>
    <w:rsid w:val="009B7255"/>
    <w:rsid w:val="009D0244"/>
    <w:rsid w:val="009D0783"/>
    <w:rsid w:val="009D294A"/>
    <w:rsid w:val="009D6A33"/>
    <w:rsid w:val="009F4C75"/>
    <w:rsid w:val="009F77BB"/>
    <w:rsid w:val="00A12425"/>
    <w:rsid w:val="00A23A36"/>
    <w:rsid w:val="00A4051F"/>
    <w:rsid w:val="00A419FF"/>
    <w:rsid w:val="00A5134B"/>
    <w:rsid w:val="00A57F67"/>
    <w:rsid w:val="00A57F86"/>
    <w:rsid w:val="00A62E94"/>
    <w:rsid w:val="00A91DC7"/>
    <w:rsid w:val="00A97CF6"/>
    <w:rsid w:val="00A97F5E"/>
    <w:rsid w:val="00AA5716"/>
    <w:rsid w:val="00AD1D88"/>
    <w:rsid w:val="00AE369D"/>
    <w:rsid w:val="00AE38D1"/>
    <w:rsid w:val="00AE6505"/>
    <w:rsid w:val="00B0269C"/>
    <w:rsid w:val="00B11504"/>
    <w:rsid w:val="00B2399E"/>
    <w:rsid w:val="00B2612E"/>
    <w:rsid w:val="00B50CD9"/>
    <w:rsid w:val="00B5549E"/>
    <w:rsid w:val="00B661FF"/>
    <w:rsid w:val="00B71191"/>
    <w:rsid w:val="00B7464D"/>
    <w:rsid w:val="00B917A9"/>
    <w:rsid w:val="00BA1EFB"/>
    <w:rsid w:val="00BA53F1"/>
    <w:rsid w:val="00BD1348"/>
    <w:rsid w:val="00BD4C7D"/>
    <w:rsid w:val="00BE2A3E"/>
    <w:rsid w:val="00BE3DD4"/>
    <w:rsid w:val="00BF22EC"/>
    <w:rsid w:val="00C04DCA"/>
    <w:rsid w:val="00C05774"/>
    <w:rsid w:val="00C05844"/>
    <w:rsid w:val="00C23B3B"/>
    <w:rsid w:val="00C33215"/>
    <w:rsid w:val="00C37BB8"/>
    <w:rsid w:val="00C47139"/>
    <w:rsid w:val="00C4AE81"/>
    <w:rsid w:val="00C70031"/>
    <w:rsid w:val="00C722F2"/>
    <w:rsid w:val="00C74EB1"/>
    <w:rsid w:val="00C76305"/>
    <w:rsid w:val="00C95626"/>
    <w:rsid w:val="00CB5C1E"/>
    <w:rsid w:val="00CE6A71"/>
    <w:rsid w:val="00CF0A1D"/>
    <w:rsid w:val="00D11EF6"/>
    <w:rsid w:val="00D12DFC"/>
    <w:rsid w:val="00D20046"/>
    <w:rsid w:val="00D271D1"/>
    <w:rsid w:val="00D40D61"/>
    <w:rsid w:val="00D42BDD"/>
    <w:rsid w:val="00D42C01"/>
    <w:rsid w:val="00D5728B"/>
    <w:rsid w:val="00D70610"/>
    <w:rsid w:val="00D71479"/>
    <w:rsid w:val="00DB0686"/>
    <w:rsid w:val="00DC3139"/>
    <w:rsid w:val="00DD52E6"/>
    <w:rsid w:val="00DD731A"/>
    <w:rsid w:val="00DE421F"/>
    <w:rsid w:val="00DE5677"/>
    <w:rsid w:val="00E00EFF"/>
    <w:rsid w:val="00E23120"/>
    <w:rsid w:val="00E434C1"/>
    <w:rsid w:val="00E43CB0"/>
    <w:rsid w:val="00E56009"/>
    <w:rsid w:val="00E63EA3"/>
    <w:rsid w:val="00E6578A"/>
    <w:rsid w:val="00E7487D"/>
    <w:rsid w:val="00E8196F"/>
    <w:rsid w:val="00E841DC"/>
    <w:rsid w:val="00E843A3"/>
    <w:rsid w:val="00E97C11"/>
    <w:rsid w:val="00E97CEB"/>
    <w:rsid w:val="00EA43CB"/>
    <w:rsid w:val="00EA774D"/>
    <w:rsid w:val="00EC4949"/>
    <w:rsid w:val="00EE7200"/>
    <w:rsid w:val="00EF32F5"/>
    <w:rsid w:val="00F01A67"/>
    <w:rsid w:val="00F03169"/>
    <w:rsid w:val="00F04908"/>
    <w:rsid w:val="00F10E4D"/>
    <w:rsid w:val="00F174E5"/>
    <w:rsid w:val="00F20213"/>
    <w:rsid w:val="00F34D74"/>
    <w:rsid w:val="00F36D23"/>
    <w:rsid w:val="00F7745E"/>
    <w:rsid w:val="00F77C17"/>
    <w:rsid w:val="00F82D0C"/>
    <w:rsid w:val="00F841B5"/>
    <w:rsid w:val="00F86E13"/>
    <w:rsid w:val="00F93CDE"/>
    <w:rsid w:val="00F971CD"/>
    <w:rsid w:val="00FC5855"/>
    <w:rsid w:val="00FC5B71"/>
    <w:rsid w:val="00FC5BA8"/>
    <w:rsid w:val="00FD190D"/>
    <w:rsid w:val="00FD1B00"/>
    <w:rsid w:val="00FE0C6F"/>
    <w:rsid w:val="00FE0D69"/>
    <w:rsid w:val="00FE2C15"/>
    <w:rsid w:val="00FF32B9"/>
    <w:rsid w:val="00FF3C37"/>
    <w:rsid w:val="014B3028"/>
    <w:rsid w:val="01565714"/>
    <w:rsid w:val="015E84FB"/>
    <w:rsid w:val="01658D6A"/>
    <w:rsid w:val="016B2858"/>
    <w:rsid w:val="0188B55E"/>
    <w:rsid w:val="01C3CFE8"/>
    <w:rsid w:val="01D6B19D"/>
    <w:rsid w:val="02198FB5"/>
    <w:rsid w:val="023A5F94"/>
    <w:rsid w:val="02407C44"/>
    <w:rsid w:val="024C64B4"/>
    <w:rsid w:val="026972F5"/>
    <w:rsid w:val="0279AA37"/>
    <w:rsid w:val="027AE0C7"/>
    <w:rsid w:val="027BABD7"/>
    <w:rsid w:val="02868BF8"/>
    <w:rsid w:val="02B0DCF4"/>
    <w:rsid w:val="02BE5925"/>
    <w:rsid w:val="02C08ECC"/>
    <w:rsid w:val="02D2070C"/>
    <w:rsid w:val="02F8098A"/>
    <w:rsid w:val="03122D0B"/>
    <w:rsid w:val="035A9424"/>
    <w:rsid w:val="035F62E0"/>
    <w:rsid w:val="035FA049"/>
    <w:rsid w:val="038A983B"/>
    <w:rsid w:val="03B93F55"/>
    <w:rsid w:val="0408EFEE"/>
    <w:rsid w:val="0409D707"/>
    <w:rsid w:val="0411D898"/>
    <w:rsid w:val="043CBE3E"/>
    <w:rsid w:val="047566F1"/>
    <w:rsid w:val="048572D8"/>
    <w:rsid w:val="049A65B0"/>
    <w:rsid w:val="04A559CB"/>
    <w:rsid w:val="04B59883"/>
    <w:rsid w:val="04D79752"/>
    <w:rsid w:val="04EAA329"/>
    <w:rsid w:val="0513AF34"/>
    <w:rsid w:val="052B939B"/>
    <w:rsid w:val="053D20E1"/>
    <w:rsid w:val="05402871"/>
    <w:rsid w:val="054BD3A2"/>
    <w:rsid w:val="057E31EC"/>
    <w:rsid w:val="05846A1D"/>
    <w:rsid w:val="05A524F6"/>
    <w:rsid w:val="05B54410"/>
    <w:rsid w:val="05D58EAF"/>
    <w:rsid w:val="05EF6E22"/>
    <w:rsid w:val="06136CF9"/>
    <w:rsid w:val="062A6E3A"/>
    <w:rsid w:val="062FDC22"/>
    <w:rsid w:val="06374468"/>
    <w:rsid w:val="069401F3"/>
    <w:rsid w:val="06BE7A57"/>
    <w:rsid w:val="06CD7F87"/>
    <w:rsid w:val="06E7891C"/>
    <w:rsid w:val="06ED8618"/>
    <w:rsid w:val="06F23810"/>
    <w:rsid w:val="06F5B7AC"/>
    <w:rsid w:val="0716F7C5"/>
    <w:rsid w:val="0722825D"/>
    <w:rsid w:val="0739E845"/>
    <w:rsid w:val="073B1DDA"/>
    <w:rsid w:val="077EFBDA"/>
    <w:rsid w:val="0799D796"/>
    <w:rsid w:val="079E7D2B"/>
    <w:rsid w:val="07B73FE6"/>
    <w:rsid w:val="07EC4BB1"/>
    <w:rsid w:val="086E2B46"/>
    <w:rsid w:val="08C75CFC"/>
    <w:rsid w:val="08E1807D"/>
    <w:rsid w:val="090C0AEF"/>
    <w:rsid w:val="092BDF18"/>
    <w:rsid w:val="094FB648"/>
    <w:rsid w:val="0959EBAD"/>
    <w:rsid w:val="09664EEF"/>
    <w:rsid w:val="09BE5C4D"/>
    <w:rsid w:val="09CEE1CD"/>
    <w:rsid w:val="09E389EA"/>
    <w:rsid w:val="09E9A69A"/>
    <w:rsid w:val="0A1FEAC8"/>
    <w:rsid w:val="0A375DD0"/>
    <w:rsid w:val="0A6933E2"/>
    <w:rsid w:val="0AB1B6A6"/>
    <w:rsid w:val="0ADF5638"/>
    <w:rsid w:val="0AEB0169"/>
    <w:rsid w:val="0AF74FA5"/>
    <w:rsid w:val="0B0BC162"/>
    <w:rsid w:val="0B217868"/>
    <w:rsid w:val="0B38263F"/>
    <w:rsid w:val="0B3B1004"/>
    <w:rsid w:val="0B4D31CA"/>
    <w:rsid w:val="0BBB02EE"/>
    <w:rsid w:val="0BE66CD9"/>
    <w:rsid w:val="0BFAB9D8"/>
    <w:rsid w:val="0C066509"/>
    <w:rsid w:val="0C1BF9F1"/>
    <w:rsid w:val="0C2A2A40"/>
    <w:rsid w:val="0C2E9D2E"/>
    <w:rsid w:val="0C4B5BF8"/>
    <w:rsid w:val="0C57DC0A"/>
    <w:rsid w:val="0C69D98A"/>
    <w:rsid w:val="0C71EE4E"/>
    <w:rsid w:val="0C97311B"/>
    <w:rsid w:val="0CE19717"/>
    <w:rsid w:val="0CE7A165"/>
    <w:rsid w:val="0D14E6E8"/>
    <w:rsid w:val="0D2CF44C"/>
    <w:rsid w:val="0D2D9473"/>
    <w:rsid w:val="0D5C0F8B"/>
    <w:rsid w:val="0D80B43B"/>
    <w:rsid w:val="0DAC08F6"/>
    <w:rsid w:val="0DE52C7B"/>
    <w:rsid w:val="0DED413F"/>
    <w:rsid w:val="0DF2A8AC"/>
    <w:rsid w:val="0DF54002"/>
    <w:rsid w:val="0DF70829"/>
    <w:rsid w:val="0E2E58EF"/>
    <w:rsid w:val="0E4FCBD9"/>
    <w:rsid w:val="0E5A67A4"/>
    <w:rsid w:val="0E668AC3"/>
    <w:rsid w:val="0E8FDBD7"/>
    <w:rsid w:val="0E9EAF31"/>
    <w:rsid w:val="0E9ECECF"/>
    <w:rsid w:val="0EB267B0"/>
    <w:rsid w:val="0EB3B346"/>
    <w:rsid w:val="0ECBACB3"/>
    <w:rsid w:val="0ED28AE7"/>
    <w:rsid w:val="0ED47B71"/>
    <w:rsid w:val="0EDB1A7D"/>
    <w:rsid w:val="0F1070D1"/>
    <w:rsid w:val="0F3AE935"/>
    <w:rsid w:val="0F3E8B0B"/>
    <w:rsid w:val="0F4249B1"/>
    <w:rsid w:val="0F471AA1"/>
    <w:rsid w:val="0F94BCD1"/>
    <w:rsid w:val="0F9C6A0F"/>
    <w:rsid w:val="0FA295F5"/>
    <w:rsid w:val="0FF39065"/>
    <w:rsid w:val="0FF7F11B"/>
    <w:rsid w:val="0FF93511"/>
    <w:rsid w:val="0FFB4E12"/>
    <w:rsid w:val="100CC25F"/>
    <w:rsid w:val="1011767F"/>
    <w:rsid w:val="10196E9D"/>
    <w:rsid w:val="102BD471"/>
    <w:rsid w:val="104061A7"/>
    <w:rsid w:val="1046188B"/>
    <w:rsid w:val="105F5618"/>
    <w:rsid w:val="107479B7"/>
    <w:rsid w:val="10958540"/>
    <w:rsid w:val="10A2EC41"/>
    <w:rsid w:val="10AC61CB"/>
    <w:rsid w:val="10CB35A3"/>
    <w:rsid w:val="10D24E48"/>
    <w:rsid w:val="11019772"/>
    <w:rsid w:val="112F9113"/>
    <w:rsid w:val="11332780"/>
    <w:rsid w:val="114BFD6E"/>
    <w:rsid w:val="115A30B5"/>
    <w:rsid w:val="1188C2C9"/>
    <w:rsid w:val="11972613"/>
    <w:rsid w:val="11A5C5A1"/>
    <w:rsid w:val="11BDBF0E"/>
    <w:rsid w:val="11CDCAF5"/>
    <w:rsid w:val="11E65A84"/>
    <w:rsid w:val="1202832C"/>
    <w:rsid w:val="12184AE5"/>
    <w:rsid w:val="123023B9"/>
    <w:rsid w:val="123F28E9"/>
    <w:rsid w:val="125C0751"/>
    <w:rsid w:val="125EE67E"/>
    <w:rsid w:val="1261D87E"/>
    <w:rsid w:val="126C1ECB"/>
    <w:rsid w:val="1273EBB8"/>
    <w:rsid w:val="12A6507D"/>
    <w:rsid w:val="12B88898"/>
    <w:rsid w:val="12C0F670"/>
    <w:rsid w:val="12CDB6A5"/>
    <w:rsid w:val="12EB8F6D"/>
    <w:rsid w:val="12EFD085"/>
    <w:rsid w:val="12FAF944"/>
    <w:rsid w:val="1337C63F"/>
    <w:rsid w:val="134B36BD"/>
    <w:rsid w:val="13597D37"/>
    <w:rsid w:val="138A395F"/>
    <w:rsid w:val="13A0BC05"/>
    <w:rsid w:val="13D49F5B"/>
    <w:rsid w:val="13E17D6F"/>
    <w:rsid w:val="13EC98C8"/>
    <w:rsid w:val="140E9797"/>
    <w:rsid w:val="1435DE35"/>
    <w:rsid w:val="146ADA7A"/>
    <w:rsid w:val="147A8C28"/>
    <w:rsid w:val="14B39BA2"/>
    <w:rsid w:val="14B7EA20"/>
    <w:rsid w:val="14D29A81"/>
    <w:rsid w:val="14E64868"/>
    <w:rsid w:val="14F002FB"/>
    <w:rsid w:val="150DDE7D"/>
    <w:rsid w:val="15119D23"/>
    <w:rsid w:val="15255D42"/>
    <w:rsid w:val="1529DE91"/>
    <w:rsid w:val="15512E8E"/>
    <w:rsid w:val="1578E187"/>
    <w:rsid w:val="15928C56"/>
    <w:rsid w:val="15B68363"/>
    <w:rsid w:val="15D7B51B"/>
    <w:rsid w:val="15D83A5B"/>
    <w:rsid w:val="160FB519"/>
    <w:rsid w:val="16104B96"/>
    <w:rsid w:val="162619F4"/>
    <w:rsid w:val="163AC4F5"/>
    <w:rsid w:val="16541F28"/>
    <w:rsid w:val="1664D8B2"/>
    <w:rsid w:val="167C4BBA"/>
    <w:rsid w:val="16A69248"/>
    <w:rsid w:val="16AAC7CD"/>
    <w:rsid w:val="16AEA70C"/>
    <w:rsid w:val="16E4138B"/>
    <w:rsid w:val="16FF4D61"/>
    <w:rsid w:val="1706B46A"/>
    <w:rsid w:val="17302224"/>
    <w:rsid w:val="176F0820"/>
    <w:rsid w:val="176F4B54"/>
    <w:rsid w:val="177452BD"/>
    <w:rsid w:val="1783D186"/>
    <w:rsid w:val="1798AB79"/>
    <w:rsid w:val="17B5ECB5"/>
    <w:rsid w:val="17B778AC"/>
    <w:rsid w:val="17D85AC3"/>
    <w:rsid w:val="17FC6F9B"/>
    <w:rsid w:val="183DDA99"/>
    <w:rsid w:val="18637F31"/>
    <w:rsid w:val="18807E5C"/>
    <w:rsid w:val="18836821"/>
    <w:rsid w:val="194DDAA0"/>
    <w:rsid w:val="194EBD26"/>
    <w:rsid w:val="199947AE"/>
    <w:rsid w:val="19BE0511"/>
    <w:rsid w:val="19C86C4C"/>
    <w:rsid w:val="19DC0C5B"/>
    <w:rsid w:val="19DDEB09"/>
    <w:rsid w:val="19EDAF19"/>
    <w:rsid w:val="1A12ADD8"/>
    <w:rsid w:val="1A2FF982"/>
    <w:rsid w:val="1A611A7B"/>
    <w:rsid w:val="1A67BC41"/>
    <w:rsid w:val="1A769938"/>
    <w:rsid w:val="1AA39E5A"/>
    <w:rsid w:val="1AA4239A"/>
    <w:rsid w:val="1AB0CAEA"/>
    <w:rsid w:val="1ABF566D"/>
    <w:rsid w:val="1ADE4275"/>
    <w:rsid w:val="1AE89549"/>
    <w:rsid w:val="1AF46113"/>
    <w:rsid w:val="1B065ACA"/>
    <w:rsid w:val="1B75327B"/>
    <w:rsid w:val="1B9823F6"/>
    <w:rsid w:val="1BB13652"/>
    <w:rsid w:val="1BC35A01"/>
    <w:rsid w:val="1BC6D39E"/>
    <w:rsid w:val="1BCE6431"/>
    <w:rsid w:val="1BF456E8"/>
    <w:rsid w:val="1C23729A"/>
    <w:rsid w:val="1C2BFE3D"/>
    <w:rsid w:val="1C352450"/>
    <w:rsid w:val="1C3A9D1B"/>
    <w:rsid w:val="1C40CF81"/>
    <w:rsid w:val="1C5742A9"/>
    <w:rsid w:val="1C687C9A"/>
    <w:rsid w:val="1C7D753E"/>
    <w:rsid w:val="1C86112B"/>
    <w:rsid w:val="1C9B3ABF"/>
    <w:rsid w:val="1C9E124C"/>
    <w:rsid w:val="1CDD14EE"/>
    <w:rsid w:val="1CDF3ABF"/>
    <w:rsid w:val="1CFF42C5"/>
    <w:rsid w:val="1CFF7596"/>
    <w:rsid w:val="1D20B5AF"/>
    <w:rsid w:val="1D244184"/>
    <w:rsid w:val="1D2C4047"/>
    <w:rsid w:val="1D3BE882"/>
    <w:rsid w:val="1D418D2E"/>
    <w:rsid w:val="1D5C3321"/>
    <w:rsid w:val="1D633B77"/>
    <w:rsid w:val="1DA7AE35"/>
    <w:rsid w:val="1DA83B15"/>
    <w:rsid w:val="1DCF444A"/>
    <w:rsid w:val="1DE26CF1"/>
    <w:rsid w:val="1E02ACF8"/>
    <w:rsid w:val="1E1370F0"/>
    <w:rsid w:val="1E1AD936"/>
    <w:rsid w:val="1E52BB93"/>
    <w:rsid w:val="1E7796C1"/>
    <w:rsid w:val="1E77E930"/>
    <w:rsid w:val="1E7B7F9D"/>
    <w:rsid w:val="1E80D4BE"/>
    <w:rsid w:val="1EE29326"/>
    <w:rsid w:val="1F06172B"/>
    <w:rsid w:val="1F095EF2"/>
    <w:rsid w:val="1F307D57"/>
    <w:rsid w:val="1F60A302"/>
    <w:rsid w:val="1F818519"/>
    <w:rsid w:val="1F8D4D1A"/>
    <w:rsid w:val="1F9AD4B4"/>
    <w:rsid w:val="1FB476E8"/>
    <w:rsid w:val="1FB7B441"/>
    <w:rsid w:val="1FC81A37"/>
    <w:rsid w:val="1FCF2749"/>
    <w:rsid w:val="1FD69BE6"/>
    <w:rsid w:val="1FEEA89A"/>
    <w:rsid w:val="1FFDD62D"/>
    <w:rsid w:val="20013AC4"/>
    <w:rsid w:val="200E8E92"/>
    <w:rsid w:val="20435161"/>
    <w:rsid w:val="2056D8F3"/>
    <w:rsid w:val="2078DE79"/>
    <w:rsid w:val="2080D697"/>
    <w:rsid w:val="20AC0319"/>
    <w:rsid w:val="21010D8F"/>
    <w:rsid w:val="212AB3CC"/>
    <w:rsid w:val="213B92D5"/>
    <w:rsid w:val="214D3FA5"/>
    <w:rsid w:val="2156EFB4"/>
    <w:rsid w:val="21C4C0D8"/>
    <w:rsid w:val="220A44D1"/>
    <w:rsid w:val="220F8F6E"/>
    <w:rsid w:val="221D2845"/>
    <w:rsid w:val="2233E82A"/>
    <w:rsid w:val="225AAD7B"/>
    <w:rsid w:val="227E6EF8"/>
    <w:rsid w:val="22C8B815"/>
    <w:rsid w:val="22E0BAF5"/>
    <w:rsid w:val="22F15F4F"/>
    <w:rsid w:val="22F34D1F"/>
    <w:rsid w:val="22FEDB80"/>
    <w:rsid w:val="231EA4D2"/>
    <w:rsid w:val="23200D38"/>
    <w:rsid w:val="23209278"/>
    <w:rsid w:val="23246DEE"/>
    <w:rsid w:val="23304BF0"/>
    <w:rsid w:val="2337525D"/>
    <w:rsid w:val="23688FFC"/>
    <w:rsid w:val="236E7211"/>
    <w:rsid w:val="237230B7"/>
    <w:rsid w:val="2372E8F2"/>
    <w:rsid w:val="239F8094"/>
    <w:rsid w:val="23E96652"/>
    <w:rsid w:val="23E9F9D7"/>
    <w:rsid w:val="23F6FF29"/>
    <w:rsid w:val="241716F7"/>
    <w:rsid w:val="242DA530"/>
    <w:rsid w:val="243F2F7E"/>
    <w:rsid w:val="24473CA2"/>
    <w:rsid w:val="244F0C87"/>
    <w:rsid w:val="244F8DD4"/>
    <w:rsid w:val="244FDD75"/>
    <w:rsid w:val="245989C3"/>
    <w:rsid w:val="249ACB6B"/>
    <w:rsid w:val="24A86D1B"/>
    <w:rsid w:val="24B09B02"/>
    <w:rsid w:val="24B7A371"/>
    <w:rsid w:val="24DACB65"/>
    <w:rsid w:val="2505F7E7"/>
    <w:rsid w:val="2520B2E0"/>
    <w:rsid w:val="2528C7A4"/>
    <w:rsid w:val="252C864A"/>
    <w:rsid w:val="254848F5"/>
    <w:rsid w:val="254C079B"/>
    <w:rsid w:val="255CA08C"/>
    <w:rsid w:val="2592924B"/>
    <w:rsid w:val="25A0B062"/>
    <w:rsid w:val="25BC3888"/>
    <w:rsid w:val="25C1261E"/>
    <w:rsid w:val="25CBC03E"/>
    <w:rsid w:val="25CCF6CE"/>
    <w:rsid w:val="25D8D4D0"/>
    <w:rsid w:val="25FE24EF"/>
    <w:rsid w:val="26050BFC"/>
    <w:rsid w:val="26106F2C"/>
    <w:rsid w:val="26232C87"/>
    <w:rsid w:val="26241D13"/>
    <w:rsid w:val="264A639F"/>
    <w:rsid w:val="2682639D"/>
    <w:rsid w:val="2695FC7E"/>
    <w:rsid w:val="26A41A95"/>
    <w:rsid w:val="26D62E10"/>
    <w:rsid w:val="26DC0C32"/>
    <w:rsid w:val="270B555C"/>
    <w:rsid w:val="27264326"/>
    <w:rsid w:val="274A85F2"/>
    <w:rsid w:val="2755BB58"/>
    <w:rsid w:val="275B05F5"/>
    <w:rsid w:val="27727A22"/>
    <w:rsid w:val="2778519F"/>
    <w:rsid w:val="27BF7E35"/>
    <w:rsid w:val="27E466F3"/>
    <w:rsid w:val="27EA4610"/>
    <w:rsid w:val="27F0572D"/>
    <w:rsid w:val="27F76FD2"/>
    <w:rsid w:val="2807AE8A"/>
    <w:rsid w:val="281C7FCE"/>
    <w:rsid w:val="28276792"/>
    <w:rsid w:val="284EB2E7"/>
    <w:rsid w:val="2868A468"/>
    <w:rsid w:val="2875DCB5"/>
    <w:rsid w:val="288F36E8"/>
    <w:rsid w:val="28A2AF06"/>
    <w:rsid w:val="28AC4FC1"/>
    <w:rsid w:val="28D68024"/>
    <w:rsid w:val="28E4C0C8"/>
    <w:rsid w:val="28EDF844"/>
    <w:rsid w:val="28F98E6F"/>
    <w:rsid w:val="29028187"/>
    <w:rsid w:val="2904B72E"/>
    <w:rsid w:val="29075A17"/>
    <w:rsid w:val="2916BC4E"/>
    <w:rsid w:val="29418429"/>
    <w:rsid w:val="29633B21"/>
    <w:rsid w:val="2981F229"/>
    <w:rsid w:val="29C17B30"/>
    <w:rsid w:val="29C2735C"/>
    <w:rsid w:val="29C8406B"/>
    <w:rsid w:val="2A10905E"/>
    <w:rsid w:val="2A185581"/>
    <w:rsid w:val="2A256D0B"/>
    <w:rsid w:val="2A3F9C1F"/>
    <w:rsid w:val="2A690DCC"/>
    <w:rsid w:val="2A749864"/>
    <w:rsid w:val="2A89E54B"/>
    <w:rsid w:val="2A8BFE4C"/>
    <w:rsid w:val="2AA9CB43"/>
    <w:rsid w:val="2AAA1ED7"/>
    <w:rsid w:val="2AB0A38B"/>
    <w:rsid w:val="2ADE8E12"/>
    <w:rsid w:val="2AEBED9D"/>
    <w:rsid w:val="2AF9C0E5"/>
    <w:rsid w:val="2B0955ED"/>
    <w:rsid w:val="2B10AB00"/>
    <w:rsid w:val="2B1B5B0D"/>
    <w:rsid w:val="2B2ECB8B"/>
    <w:rsid w:val="2B339C7B"/>
    <w:rsid w:val="2B3D1205"/>
    <w:rsid w:val="2B56965A"/>
    <w:rsid w:val="2B8FFC04"/>
    <w:rsid w:val="2B9829EB"/>
    <w:rsid w:val="2BA0DCCC"/>
    <w:rsid w:val="2BD4C022"/>
    <w:rsid w:val="2BFF43EF"/>
    <w:rsid w:val="2C2FD7DE"/>
    <w:rsid w:val="2C5DDD12"/>
    <w:rsid w:val="2C5E20F6"/>
    <w:rsid w:val="2CB485B7"/>
    <w:rsid w:val="2CB7DFB6"/>
    <w:rsid w:val="2CC570ED"/>
    <w:rsid w:val="2CE017DB"/>
    <w:rsid w:val="2CEE4C80"/>
    <w:rsid w:val="2D0AEA4E"/>
    <w:rsid w:val="2D107254"/>
    <w:rsid w:val="2D3BBCA1"/>
    <w:rsid w:val="2D419AC3"/>
    <w:rsid w:val="2D4F4225"/>
    <w:rsid w:val="2D573A43"/>
    <w:rsid w:val="2D79093E"/>
    <w:rsid w:val="2DA049E7"/>
    <w:rsid w:val="2DBBCF29"/>
    <w:rsid w:val="2DDBE6F7"/>
    <w:rsid w:val="2DEA2D71"/>
    <w:rsid w:val="2E03CCAD"/>
    <w:rsid w:val="2E081093"/>
    <w:rsid w:val="2E0D58E8"/>
    <w:rsid w:val="2E15523F"/>
    <w:rsid w:val="2E28462C"/>
    <w:rsid w:val="2E5FE088"/>
    <w:rsid w:val="2E7FB17A"/>
    <w:rsid w:val="2E8D260B"/>
    <w:rsid w:val="2ECC4553"/>
    <w:rsid w:val="2EEA4938"/>
    <w:rsid w:val="2F126B5C"/>
    <w:rsid w:val="2F13B6F2"/>
    <w:rsid w:val="2F3FCEBC"/>
    <w:rsid w:val="2F5D406D"/>
    <w:rsid w:val="2F6D7F25"/>
    <w:rsid w:val="2F778582"/>
    <w:rsid w:val="2F80B335"/>
    <w:rsid w:val="2FA4DD3D"/>
    <w:rsid w:val="2FB306E7"/>
    <w:rsid w:val="2FBBEF91"/>
    <w:rsid w:val="3025546C"/>
    <w:rsid w:val="30494C9E"/>
    <w:rsid w:val="30717A2B"/>
    <w:rsid w:val="30791EB5"/>
    <w:rsid w:val="307D2EE5"/>
    <w:rsid w:val="307FAA7A"/>
    <w:rsid w:val="30B65081"/>
    <w:rsid w:val="30B6CA2E"/>
    <w:rsid w:val="30B78A09"/>
    <w:rsid w:val="30BB410F"/>
    <w:rsid w:val="30C025BB"/>
    <w:rsid w:val="30C2D9E1"/>
    <w:rsid w:val="30C555B1"/>
    <w:rsid w:val="30E5A050"/>
    <w:rsid w:val="30EC4240"/>
    <w:rsid w:val="30F588EC"/>
    <w:rsid w:val="30FE1EFD"/>
    <w:rsid w:val="311A5887"/>
    <w:rsid w:val="313F5746"/>
    <w:rsid w:val="3156598E"/>
    <w:rsid w:val="315F6F14"/>
    <w:rsid w:val="31702EFD"/>
    <w:rsid w:val="31717434"/>
    <w:rsid w:val="318C1A27"/>
    <w:rsid w:val="3191ADC0"/>
    <w:rsid w:val="3195251E"/>
    <w:rsid w:val="3197E5F1"/>
    <w:rsid w:val="31A1E1E0"/>
    <w:rsid w:val="31BAF43C"/>
    <w:rsid w:val="31C8BFE4"/>
    <w:rsid w:val="31CE8BF8"/>
    <w:rsid w:val="31E1F1DE"/>
    <w:rsid w:val="321C7724"/>
    <w:rsid w:val="3224A0EE"/>
    <w:rsid w:val="322D3084"/>
    <w:rsid w:val="325A2E06"/>
    <w:rsid w:val="326286D8"/>
    <w:rsid w:val="32945FB8"/>
    <w:rsid w:val="32A4F8A9"/>
    <w:rsid w:val="32C9872E"/>
    <w:rsid w:val="32CF5FD0"/>
    <w:rsid w:val="33112E96"/>
    <w:rsid w:val="33183705"/>
    <w:rsid w:val="333945F8"/>
    <w:rsid w:val="334B4B18"/>
    <w:rsid w:val="335ED866"/>
    <w:rsid w:val="33717929"/>
    <w:rsid w:val="33982E92"/>
    <w:rsid w:val="33FE77D2"/>
    <w:rsid w:val="34143BC2"/>
    <w:rsid w:val="3418B91E"/>
    <w:rsid w:val="341AC946"/>
    <w:rsid w:val="344C9C74"/>
    <w:rsid w:val="34556B32"/>
    <w:rsid w:val="3481A71A"/>
    <w:rsid w:val="34853D87"/>
    <w:rsid w:val="349E1375"/>
    <w:rsid w:val="34AC46BC"/>
    <w:rsid w:val="34F7DBA8"/>
    <w:rsid w:val="35076AC6"/>
    <w:rsid w:val="350D3DBF"/>
    <w:rsid w:val="35549933"/>
    <w:rsid w:val="35666B44"/>
    <w:rsid w:val="358239C0"/>
    <w:rsid w:val="35CA083C"/>
    <w:rsid w:val="35D78F05"/>
    <w:rsid w:val="35DB1ADA"/>
    <w:rsid w:val="35E641C6"/>
    <w:rsid w:val="35FE3B33"/>
    <w:rsid w:val="3610A7F2"/>
    <w:rsid w:val="361CB8C5"/>
    <w:rsid w:val="36206424"/>
    <w:rsid w:val="3633669C"/>
    <w:rsid w:val="36365061"/>
    <w:rsid w:val="36AB933E"/>
    <w:rsid w:val="36BCCE15"/>
    <w:rsid w:val="36F2D20C"/>
    <w:rsid w:val="37024776"/>
    <w:rsid w:val="370ACB79"/>
    <w:rsid w:val="372EC286"/>
    <w:rsid w:val="37339376"/>
    <w:rsid w:val="3734F43C"/>
    <w:rsid w:val="3758E87B"/>
    <w:rsid w:val="3760AD9E"/>
    <w:rsid w:val="3783A5BE"/>
    <w:rsid w:val="37980BB6"/>
    <w:rsid w:val="37A3E221"/>
    <w:rsid w:val="37E15A54"/>
    <w:rsid w:val="37EA7ED6"/>
    <w:rsid w:val="37F276F4"/>
    <w:rsid w:val="38126B6F"/>
    <w:rsid w:val="3828D3FF"/>
    <w:rsid w:val="382A2CE7"/>
    <w:rsid w:val="383DA614"/>
    <w:rsid w:val="38421902"/>
    <w:rsid w:val="384479DA"/>
    <w:rsid w:val="386BDD1E"/>
    <w:rsid w:val="387BF498"/>
    <w:rsid w:val="38856A22"/>
    <w:rsid w:val="388AB3B0"/>
    <w:rsid w:val="38934E58"/>
    <w:rsid w:val="38D0555E"/>
    <w:rsid w:val="38F04D8E"/>
    <w:rsid w:val="38F512EB"/>
    <w:rsid w:val="3916DFE4"/>
    <w:rsid w:val="392A5062"/>
    <w:rsid w:val="39620F2E"/>
    <w:rsid w:val="397BEEA1"/>
    <w:rsid w:val="39A6352F"/>
    <w:rsid w:val="39B45B10"/>
    <w:rsid w:val="39C1EB6C"/>
    <w:rsid w:val="39F3243C"/>
    <w:rsid w:val="39F8A84F"/>
    <w:rsid w:val="3A00BD13"/>
    <w:rsid w:val="3A20D4E1"/>
    <w:rsid w:val="3A30C12A"/>
    <w:rsid w:val="3A452722"/>
    <w:rsid w:val="3A4A75BC"/>
    <w:rsid w:val="3A58CA71"/>
    <w:rsid w:val="3A5FD783"/>
    <w:rsid w:val="3A72B184"/>
    <w:rsid w:val="3A8D5B6A"/>
    <w:rsid w:val="3A90F977"/>
    <w:rsid w:val="3AA03BEA"/>
    <w:rsid w:val="3AC1615B"/>
    <w:rsid w:val="3AC6FC49"/>
    <w:rsid w:val="3AE4894F"/>
    <w:rsid w:val="3AEAC180"/>
    <w:rsid w:val="3AF7C404"/>
    <w:rsid w:val="3B01F388"/>
    <w:rsid w:val="3B0646D5"/>
    <w:rsid w:val="3B1B93D3"/>
    <w:rsid w:val="3B2A70CA"/>
    <w:rsid w:val="3B40AB6F"/>
    <w:rsid w:val="3B4A9A35"/>
    <w:rsid w:val="3B5206DF"/>
    <w:rsid w:val="3B55C585"/>
    <w:rsid w:val="3B7F916B"/>
    <w:rsid w:val="3B90C59D"/>
    <w:rsid w:val="3B9C5035"/>
    <w:rsid w:val="3BA6E277"/>
    <w:rsid w:val="3BC25472"/>
    <w:rsid w:val="3BD29463"/>
    <w:rsid w:val="3BD57E28"/>
    <w:rsid w:val="3BE0109D"/>
    <w:rsid w:val="3BE72546"/>
    <w:rsid w:val="3C0CB0E5"/>
    <w:rsid w:val="3C0FFF7B"/>
    <w:rsid w:val="3C260B42"/>
    <w:rsid w:val="3C2CEA71"/>
    <w:rsid w:val="3C2DDAFD"/>
    <w:rsid w:val="3C5AC379"/>
    <w:rsid w:val="3C64DDCD"/>
    <w:rsid w:val="3CA0D32D"/>
    <w:rsid w:val="3CADD87F"/>
    <w:rsid w:val="3CB66815"/>
    <w:rsid w:val="3CE66C2C"/>
    <w:rsid w:val="3CFE15F8"/>
    <w:rsid w:val="3D101B18"/>
    <w:rsid w:val="3D151346"/>
    <w:rsid w:val="3D17B82C"/>
    <w:rsid w:val="3D1D9749"/>
    <w:rsid w:val="3D24EC5C"/>
    <w:rsid w:val="3D64C3DF"/>
    <w:rsid w:val="3D744A86"/>
    <w:rsid w:val="3D824443"/>
    <w:rsid w:val="3D844530"/>
    <w:rsid w:val="3DAD6373"/>
    <w:rsid w:val="3DAF550C"/>
    <w:rsid w:val="3DB33082"/>
    <w:rsid w:val="3DB9D248"/>
    <w:rsid w:val="3DC176D2"/>
    <w:rsid w:val="3DC8AF3F"/>
    <w:rsid w:val="3E012DBC"/>
    <w:rsid w:val="3E02E0F1"/>
    <w:rsid w:val="3E03992C"/>
    <w:rsid w:val="3E116C74"/>
    <w:rsid w:val="3E46771A"/>
    <w:rsid w:val="3E6295BD"/>
    <w:rsid w:val="3E677601"/>
    <w:rsid w:val="3E71A3C6"/>
    <w:rsid w:val="3EA7A793"/>
    <w:rsid w:val="3EB69AB5"/>
    <w:rsid w:val="3ED20DBF"/>
    <w:rsid w:val="3EE03E0E"/>
    <w:rsid w:val="3F034C59"/>
    <w:rsid w:val="3F06AFCB"/>
    <w:rsid w:val="3F111801"/>
    <w:rsid w:val="3F5BDB04"/>
    <w:rsid w:val="3F64E447"/>
    <w:rsid w:val="3F6CF90B"/>
    <w:rsid w:val="3F7588A1"/>
    <w:rsid w:val="3F7E1444"/>
    <w:rsid w:val="3F8BB013"/>
    <w:rsid w:val="3FD3EBFB"/>
    <w:rsid w:val="3FE81B2F"/>
    <w:rsid w:val="40027574"/>
    <w:rsid w:val="4011F010"/>
    <w:rsid w:val="402F2AF5"/>
    <w:rsid w:val="406A8A3E"/>
    <w:rsid w:val="4072CBB6"/>
    <w:rsid w:val="4076578B"/>
    <w:rsid w:val="407E564E"/>
    <w:rsid w:val="4096F1CB"/>
    <w:rsid w:val="40B3DCC1"/>
    <w:rsid w:val="40BAC19A"/>
    <w:rsid w:val="40DA6275"/>
    <w:rsid w:val="40DACFCB"/>
    <w:rsid w:val="40F0BAF9"/>
    <w:rsid w:val="40FA511C"/>
    <w:rsid w:val="412FF364"/>
    <w:rsid w:val="41334970"/>
    <w:rsid w:val="416586F7"/>
    <w:rsid w:val="416CEF3D"/>
    <w:rsid w:val="4194F491"/>
    <w:rsid w:val="419C0596"/>
    <w:rsid w:val="41A63A00"/>
    <w:rsid w:val="41B1B35B"/>
    <w:rsid w:val="41C9ACC8"/>
    <w:rsid w:val="41C9FF37"/>
    <w:rsid w:val="42027614"/>
    <w:rsid w:val="420901D9"/>
    <w:rsid w:val="423195F6"/>
    <w:rsid w:val="425595DC"/>
    <w:rsid w:val="42679AFC"/>
    <w:rsid w:val="42794CB2"/>
    <w:rsid w:val="4282935E"/>
    <w:rsid w:val="42AF5DD1"/>
    <w:rsid w:val="42B2B909"/>
    <w:rsid w:val="42C19DA0"/>
    <w:rsid w:val="42C222E0"/>
    <w:rsid w:val="42C5FE56"/>
    <w:rsid w:val="42CF19D1"/>
    <w:rsid w:val="42DF6321"/>
    <w:rsid w:val="42ECEABB"/>
    <w:rsid w:val="4309CA48"/>
    <w:rsid w:val="43126059"/>
    <w:rsid w:val="431A303E"/>
    <w:rsid w:val="4343D5C5"/>
    <w:rsid w:val="43457A8B"/>
    <w:rsid w:val="435350CB"/>
    <w:rsid w:val="437BBEB9"/>
    <w:rsid w:val="43CD6657"/>
    <w:rsid w:val="43E5A4E1"/>
    <w:rsid w:val="443ED697"/>
    <w:rsid w:val="444A9F93"/>
    <w:rsid w:val="44771AA3"/>
    <w:rsid w:val="448706EC"/>
    <w:rsid w:val="448DA8DC"/>
    <w:rsid w:val="44A905BB"/>
    <w:rsid w:val="44B61D45"/>
    <w:rsid w:val="44FE30F4"/>
    <w:rsid w:val="4562DB0A"/>
    <w:rsid w:val="4566FE57"/>
    <w:rsid w:val="45B4353B"/>
    <w:rsid w:val="45C44CB5"/>
    <w:rsid w:val="45CDC23F"/>
    <w:rsid w:val="45DD60D0"/>
    <w:rsid w:val="45FBDCA3"/>
    <w:rsid w:val="462CFA7A"/>
    <w:rsid w:val="462F1256"/>
    <w:rsid w:val="46437556"/>
    <w:rsid w:val="4653BEA6"/>
    <w:rsid w:val="465E7B34"/>
    <w:rsid w:val="4672A87F"/>
    <w:rsid w:val="46C4FEF9"/>
    <w:rsid w:val="46C917AE"/>
    <w:rsid w:val="46DC882C"/>
    <w:rsid w:val="46E3E4DF"/>
    <w:rsid w:val="46FF46D6"/>
    <w:rsid w:val="47063EE2"/>
    <w:rsid w:val="471B385F"/>
    <w:rsid w:val="4730E8F2"/>
    <w:rsid w:val="473B7C59"/>
    <w:rsid w:val="4740D53B"/>
    <w:rsid w:val="4750BC9E"/>
    <w:rsid w:val="476DFDEE"/>
    <w:rsid w:val="47793131"/>
    <w:rsid w:val="477B321E"/>
    <w:rsid w:val="477FBB37"/>
    <w:rsid w:val="479952A9"/>
    <w:rsid w:val="479B6BAA"/>
    <w:rsid w:val="47A1A3DB"/>
    <w:rsid w:val="47E3742E"/>
    <w:rsid w:val="47FA8322"/>
    <w:rsid w:val="482E5ED8"/>
    <w:rsid w:val="484A91BD"/>
    <w:rsid w:val="487E9C51"/>
    <w:rsid w:val="4883947F"/>
    <w:rsid w:val="489ED5DD"/>
    <w:rsid w:val="48A2EE92"/>
    <w:rsid w:val="48A9B58C"/>
    <w:rsid w:val="48DF55EB"/>
    <w:rsid w:val="48F090C2"/>
    <w:rsid w:val="490D9F03"/>
    <w:rsid w:val="491DD645"/>
    <w:rsid w:val="491F0CD5"/>
    <w:rsid w:val="49317852"/>
    <w:rsid w:val="49550902"/>
    <w:rsid w:val="49572203"/>
    <w:rsid w:val="4975428E"/>
    <w:rsid w:val="499C3598"/>
    <w:rsid w:val="49C586AC"/>
    <w:rsid w:val="49F6309C"/>
    <w:rsid w:val="4A0835BC"/>
    <w:rsid w:val="4A284417"/>
    <w:rsid w:val="4A321E48"/>
    <w:rsid w:val="4A5D6B63"/>
    <w:rsid w:val="4AE6B75B"/>
    <w:rsid w:val="4B3E91BE"/>
    <w:rsid w:val="4B4BF149"/>
    <w:rsid w:val="4B5E79CE"/>
    <w:rsid w:val="4B9AFCDA"/>
    <w:rsid w:val="4BBABA6F"/>
    <w:rsid w:val="4BE14CEF"/>
    <w:rsid w:val="4BFE65C8"/>
    <w:rsid w:val="4C00E078"/>
    <w:rsid w:val="4C07F91D"/>
    <w:rsid w:val="4C225DFA"/>
    <w:rsid w:val="4C4176B1"/>
    <w:rsid w:val="4C4386D9"/>
    <w:rsid w:val="4C56CD35"/>
    <w:rsid w:val="4C59701E"/>
    <w:rsid w:val="4C939A30"/>
    <w:rsid w:val="4C96F618"/>
    <w:rsid w:val="4CA43321"/>
    <w:rsid w:val="4CA70AAE"/>
    <w:rsid w:val="4CB55128"/>
    <w:rsid w:val="4CCE9A48"/>
    <w:rsid w:val="4CD40830"/>
    <w:rsid w:val="4D083B27"/>
    <w:rsid w:val="4D388070"/>
    <w:rsid w:val="4D65CD93"/>
    <w:rsid w:val="4D6A6B88"/>
    <w:rsid w:val="4D778312"/>
    <w:rsid w:val="4D8435F5"/>
    <w:rsid w:val="4D91B226"/>
    <w:rsid w:val="4DBEAFA8"/>
    <w:rsid w:val="4DC6AE6B"/>
    <w:rsid w:val="4DC9F632"/>
    <w:rsid w:val="4DD61C35"/>
    <w:rsid w:val="4DFC34DE"/>
    <w:rsid w:val="4E347F8F"/>
    <w:rsid w:val="4E421C59"/>
    <w:rsid w:val="4E4BD6EC"/>
    <w:rsid w:val="4E5B6BF4"/>
    <w:rsid w:val="4E63D059"/>
    <w:rsid w:val="4E80E192"/>
    <w:rsid w:val="4E8F280C"/>
    <w:rsid w:val="4EBD4270"/>
    <w:rsid w:val="4EBFE434"/>
    <w:rsid w:val="4EC1D204"/>
    <w:rsid w:val="4F1204E5"/>
    <w:rsid w:val="4F1B5DC9"/>
    <w:rsid w:val="4F3B635F"/>
    <w:rsid w:val="4F46A9E9"/>
    <w:rsid w:val="4F4ACE31"/>
    <w:rsid w:val="4F6B890A"/>
    <w:rsid w:val="4FAFF319"/>
    <w:rsid w:val="4FB036FD"/>
    <w:rsid w:val="4FCBF1F4"/>
    <w:rsid w:val="500FE26A"/>
    <w:rsid w:val="503542D8"/>
    <w:rsid w:val="503E2027"/>
    <w:rsid w:val="5062885B"/>
    <w:rsid w:val="50638C1A"/>
    <w:rsid w:val="5093B0CA"/>
    <w:rsid w:val="50D0BA33"/>
    <w:rsid w:val="50F8E038"/>
    <w:rsid w:val="513C4378"/>
    <w:rsid w:val="514FB3F6"/>
    <w:rsid w:val="518F2D77"/>
    <w:rsid w:val="519A8387"/>
    <w:rsid w:val="51B0A061"/>
    <w:rsid w:val="51DC524D"/>
    <w:rsid w:val="51DF3C12"/>
    <w:rsid w:val="521455F8"/>
    <w:rsid w:val="526F64CC"/>
    <w:rsid w:val="528A98E7"/>
    <w:rsid w:val="52AA9117"/>
    <w:rsid w:val="52AF5674"/>
    <w:rsid w:val="52B79669"/>
    <w:rsid w:val="52BF952C"/>
    <w:rsid w:val="52C025FF"/>
    <w:rsid w:val="52D2C93C"/>
    <w:rsid w:val="52EE3C70"/>
    <w:rsid w:val="52F02A16"/>
    <w:rsid w:val="52F44D63"/>
    <w:rsid w:val="530392B6"/>
    <w:rsid w:val="5307D3E2"/>
    <w:rsid w:val="534434C0"/>
    <w:rsid w:val="535D592A"/>
    <w:rsid w:val="538BCD73"/>
    <w:rsid w:val="53A7901E"/>
    <w:rsid w:val="53CB34BC"/>
    <w:rsid w:val="53EA207E"/>
    <w:rsid w:val="53ED1D8A"/>
    <w:rsid w:val="53FFF78B"/>
    <w:rsid w:val="5403D301"/>
    <w:rsid w:val="5409A010"/>
    <w:rsid w:val="540D5716"/>
    <w:rsid w:val="54503504"/>
    <w:rsid w:val="5460C35D"/>
    <w:rsid w:val="546C6E8E"/>
    <w:rsid w:val="549FA080"/>
    <w:rsid w:val="54A86F95"/>
    <w:rsid w:val="54CA00FA"/>
    <w:rsid w:val="54E9FBF8"/>
    <w:rsid w:val="550D0A43"/>
    <w:rsid w:val="551AD5EB"/>
    <w:rsid w:val="5520A1FF"/>
    <w:rsid w:val="553407E5"/>
    <w:rsid w:val="5542FADD"/>
    <w:rsid w:val="5576B6F5"/>
    <w:rsid w:val="557F468B"/>
    <w:rsid w:val="5592E9DA"/>
    <w:rsid w:val="5596C550"/>
    <w:rsid w:val="55D9492F"/>
    <w:rsid w:val="55E72DFA"/>
    <w:rsid w:val="56331162"/>
    <w:rsid w:val="5638E8DF"/>
    <w:rsid w:val="565B16B6"/>
    <w:rsid w:val="566A4D0C"/>
    <w:rsid w:val="568B5BFF"/>
    <w:rsid w:val="569D611F"/>
    <w:rsid w:val="56A96943"/>
    <w:rsid w:val="56AADD50"/>
    <w:rsid w:val="56B0EE6D"/>
    <w:rsid w:val="56BD9AAB"/>
    <w:rsid w:val="56E48DB5"/>
    <w:rsid w:val="56F0DAF6"/>
    <w:rsid w:val="56FA78E3"/>
    <w:rsid w:val="57097E13"/>
    <w:rsid w:val="571CD1C1"/>
    <w:rsid w:val="572B183B"/>
    <w:rsid w:val="579D0CAC"/>
    <w:rsid w:val="57BC1355"/>
    <w:rsid w:val="57D3BD21"/>
    <w:rsid w:val="57D7538E"/>
    <w:rsid w:val="5806EC59"/>
    <w:rsid w:val="585F53C6"/>
    <w:rsid w:val="5888D7AB"/>
    <w:rsid w:val="588FCAD1"/>
    <w:rsid w:val="5891DDF6"/>
    <w:rsid w:val="58A47D86"/>
    <w:rsid w:val="58A9B0E9"/>
    <w:rsid w:val="58D44FC7"/>
    <w:rsid w:val="58EBF898"/>
    <w:rsid w:val="59104AD9"/>
    <w:rsid w:val="59138832"/>
    <w:rsid w:val="5923EE28"/>
    <w:rsid w:val="594A7C8B"/>
    <w:rsid w:val="5965227E"/>
    <w:rsid w:val="596AB617"/>
    <w:rsid w:val="597341BA"/>
    <w:rsid w:val="59886668"/>
    <w:rsid w:val="599CEFAB"/>
    <w:rsid w:val="599F2552"/>
    <w:rsid w:val="59DBCC77"/>
    <w:rsid w:val="59DCAA88"/>
    <w:rsid w:val="59FDA945"/>
    <w:rsid w:val="5A509344"/>
    <w:rsid w:val="5A5CE180"/>
    <w:rsid w:val="5A688CB1"/>
    <w:rsid w:val="5A85A97D"/>
    <w:rsid w:val="5A8F1F07"/>
    <w:rsid w:val="5ABFDB2F"/>
    <w:rsid w:val="5AEFF571"/>
    <w:rsid w:val="5B2F2DDC"/>
    <w:rsid w:val="5B57C7B0"/>
    <w:rsid w:val="5B680668"/>
    <w:rsid w:val="5B6BF6E4"/>
    <w:rsid w:val="5B7B977F"/>
    <w:rsid w:val="5B8FBC1B"/>
    <w:rsid w:val="5BB05A4E"/>
    <w:rsid w:val="5BB26683"/>
    <w:rsid w:val="5BC0A265"/>
    <w:rsid w:val="5C2A6A28"/>
    <w:rsid w:val="5C426395"/>
    <w:rsid w:val="5C958617"/>
    <w:rsid w:val="5CB42535"/>
    <w:rsid w:val="5CD12422"/>
    <w:rsid w:val="5CE1C5C2"/>
    <w:rsid w:val="5CE8DD6C"/>
    <w:rsid w:val="5D0904C0"/>
    <w:rsid w:val="5D3714B8"/>
    <w:rsid w:val="5D4B3CB6"/>
    <w:rsid w:val="5D52D31A"/>
    <w:rsid w:val="5D729879"/>
    <w:rsid w:val="5D9744C9"/>
    <w:rsid w:val="5DAAE078"/>
    <w:rsid w:val="5E137762"/>
    <w:rsid w:val="5E6DA9DA"/>
    <w:rsid w:val="5E78830E"/>
    <w:rsid w:val="5E885A3B"/>
    <w:rsid w:val="5E95D66C"/>
    <w:rsid w:val="5EA7DB8C"/>
    <w:rsid w:val="5EB8747D"/>
    <w:rsid w:val="5EE8498C"/>
    <w:rsid w:val="5EEE663C"/>
    <w:rsid w:val="5EF8F87E"/>
    <w:rsid w:val="5F175CED"/>
    <w:rsid w:val="5F24AA6A"/>
    <w:rsid w:val="5F32116B"/>
    <w:rsid w:val="5F34A8C1"/>
    <w:rsid w:val="5F39B5F5"/>
    <w:rsid w:val="5F6C431D"/>
    <w:rsid w:val="5FA63790"/>
    <w:rsid w:val="5FA78719"/>
    <w:rsid w:val="5FDE378E"/>
    <w:rsid w:val="5FE2DD4D"/>
    <w:rsid w:val="5FF1D06F"/>
    <w:rsid w:val="60087E1C"/>
    <w:rsid w:val="601B2159"/>
    <w:rsid w:val="60320201"/>
    <w:rsid w:val="6062311F"/>
    <w:rsid w:val="6067294D"/>
    <w:rsid w:val="60D42590"/>
    <w:rsid w:val="60EAA836"/>
    <w:rsid w:val="610BE84F"/>
    <w:rsid w:val="611AC546"/>
    <w:rsid w:val="6138BDA1"/>
    <w:rsid w:val="61461A01"/>
    <w:rsid w:val="615343C3"/>
    <w:rsid w:val="6155AF33"/>
    <w:rsid w:val="6163827B"/>
    <w:rsid w:val="61A49545"/>
    <w:rsid w:val="61BA4419"/>
    <w:rsid w:val="61BDECBE"/>
    <w:rsid w:val="620823B2"/>
    <w:rsid w:val="625428D8"/>
    <w:rsid w:val="62632E08"/>
    <w:rsid w:val="62D02A4B"/>
    <w:rsid w:val="62D4D302"/>
    <w:rsid w:val="62DDC61A"/>
    <w:rsid w:val="6305F68B"/>
    <w:rsid w:val="633F66CD"/>
    <w:rsid w:val="6349BE8A"/>
    <w:rsid w:val="6354437A"/>
    <w:rsid w:val="63548B7B"/>
    <w:rsid w:val="63A8EC41"/>
    <w:rsid w:val="63AB878A"/>
    <w:rsid w:val="63E5B93C"/>
    <w:rsid w:val="63E907D2"/>
    <w:rsid w:val="63F05348"/>
    <w:rsid w:val="63F48E7F"/>
    <w:rsid w:val="6405F2C8"/>
    <w:rsid w:val="646529DE"/>
    <w:rsid w:val="64737058"/>
    <w:rsid w:val="64772EFE"/>
    <w:rsid w:val="6482096B"/>
    <w:rsid w:val="648A9F7C"/>
    <w:rsid w:val="648F706C"/>
    <w:rsid w:val="64B13B5B"/>
    <w:rsid w:val="64C9A21E"/>
    <w:rsid w:val="64EE1B9D"/>
    <w:rsid w:val="651041D4"/>
    <w:rsid w:val="651BC2CF"/>
    <w:rsid w:val="653606E9"/>
    <w:rsid w:val="65548C1B"/>
    <w:rsid w:val="655B5FE1"/>
    <w:rsid w:val="657D7888"/>
    <w:rsid w:val="65943B65"/>
    <w:rsid w:val="65AA4339"/>
    <w:rsid w:val="65B8503D"/>
    <w:rsid w:val="65C6E55D"/>
    <w:rsid w:val="65FDA040"/>
    <w:rsid w:val="6613B3A7"/>
    <w:rsid w:val="661438E7"/>
    <w:rsid w:val="6625B127"/>
    <w:rsid w:val="66317928"/>
    <w:rsid w:val="6658A2F6"/>
    <w:rsid w:val="666C4645"/>
    <w:rsid w:val="6689D5FD"/>
    <w:rsid w:val="66979092"/>
    <w:rsid w:val="669D6EB4"/>
    <w:rsid w:val="66A566D2"/>
    <w:rsid w:val="6734E35B"/>
    <w:rsid w:val="67460162"/>
    <w:rsid w:val="67741BC6"/>
    <w:rsid w:val="6790EC9E"/>
    <w:rsid w:val="6798EB61"/>
    <w:rsid w:val="67A44171"/>
    <w:rsid w:val="67B0E4CE"/>
    <w:rsid w:val="67D77724"/>
    <w:rsid w:val="67D91CF3"/>
    <w:rsid w:val="67E61037"/>
    <w:rsid w:val="67E8F9FC"/>
    <w:rsid w:val="67F49027"/>
    <w:rsid w:val="67FB1BC2"/>
    <w:rsid w:val="68AE70DF"/>
    <w:rsid w:val="68B3BB7C"/>
    <w:rsid w:val="68B4F111"/>
    <w:rsid w:val="68D35973"/>
    <w:rsid w:val="6905C602"/>
    <w:rsid w:val="691662BC"/>
    <w:rsid w:val="691FD846"/>
    <w:rsid w:val="692396EC"/>
    <w:rsid w:val="6953B12E"/>
    <w:rsid w:val="69958B5D"/>
    <w:rsid w:val="69B85B44"/>
    <w:rsid w:val="69BCA9C2"/>
    <w:rsid w:val="69BF8040"/>
    <w:rsid w:val="69D4F2A6"/>
    <w:rsid w:val="69DC2B13"/>
    <w:rsid w:val="69F4BCBF"/>
    <w:rsid w:val="6A01F028"/>
    <w:rsid w:val="6A129E1F"/>
    <w:rsid w:val="6A515CDD"/>
    <w:rsid w:val="6A577933"/>
    <w:rsid w:val="6AA092A4"/>
    <w:rsid w:val="6ABC6A41"/>
    <w:rsid w:val="6ACD4825"/>
    <w:rsid w:val="6AED63D2"/>
    <w:rsid w:val="6AED81B1"/>
    <w:rsid w:val="6B4B778B"/>
    <w:rsid w:val="6B4CB8C7"/>
    <w:rsid w:val="6B6051A8"/>
    <w:rsid w:val="6B8074DF"/>
    <w:rsid w:val="6BB6A014"/>
    <w:rsid w:val="6BBE5AC9"/>
    <w:rsid w:val="6BD5AA86"/>
    <w:rsid w:val="6BE30719"/>
    <w:rsid w:val="6BE3E851"/>
    <w:rsid w:val="6BE8D32D"/>
    <w:rsid w:val="6BEC7503"/>
    <w:rsid w:val="6BF50499"/>
    <w:rsid w:val="6C00CC9A"/>
    <w:rsid w:val="6C09EE3C"/>
    <w:rsid w:val="6C201082"/>
    <w:rsid w:val="6C2B33C1"/>
    <w:rsid w:val="6C2C5EBE"/>
    <w:rsid w:val="6C5FB50A"/>
    <w:rsid w:val="6CA011F7"/>
    <w:rsid w:val="6CA71F09"/>
    <w:rsid w:val="6CA9380A"/>
    <w:rsid w:val="6CADC79E"/>
    <w:rsid w:val="6CB49B3A"/>
    <w:rsid w:val="6CBAAC57"/>
    <w:rsid w:val="6CC75895"/>
    <w:rsid w:val="6D0436CD"/>
    <w:rsid w:val="6D222AFC"/>
    <w:rsid w:val="6D436F38"/>
    <w:rsid w:val="6D651E71"/>
    <w:rsid w:val="6D748D0F"/>
    <w:rsid w:val="6D953C55"/>
    <w:rsid w:val="6DAF816A"/>
    <w:rsid w:val="6DDAA37E"/>
    <w:rsid w:val="6DDF940C"/>
    <w:rsid w:val="6DE0A263"/>
    <w:rsid w:val="6E023898"/>
    <w:rsid w:val="6E05988D"/>
    <w:rsid w:val="6E081AAD"/>
    <w:rsid w:val="6E45100B"/>
    <w:rsid w:val="6E94833B"/>
    <w:rsid w:val="6EA0940E"/>
    <w:rsid w:val="6EABDA98"/>
    <w:rsid w:val="6EC2C4B3"/>
    <w:rsid w:val="6EEDCD3A"/>
    <w:rsid w:val="6EF2DEF5"/>
    <w:rsid w:val="6F00668F"/>
    <w:rsid w:val="6F081895"/>
    <w:rsid w:val="6F09F149"/>
    <w:rsid w:val="6F510B93"/>
    <w:rsid w:val="6F52F67F"/>
    <w:rsid w:val="6F747401"/>
    <w:rsid w:val="6F788CB6"/>
    <w:rsid w:val="6F86D9D5"/>
    <w:rsid w:val="6F887804"/>
    <w:rsid w:val="6F9B670B"/>
    <w:rsid w:val="6F9DBA7D"/>
    <w:rsid w:val="6FEA8127"/>
    <w:rsid w:val="7005C051"/>
    <w:rsid w:val="7007672F"/>
    <w:rsid w:val="701D47C5"/>
    <w:rsid w:val="70558BD1"/>
    <w:rsid w:val="706C6C79"/>
    <w:rsid w:val="70B4BC6C"/>
    <w:rsid w:val="70BC818F"/>
    <w:rsid w:val="70BE570F"/>
    <w:rsid w:val="70C30D54"/>
    <w:rsid w:val="70E3C82D"/>
    <w:rsid w:val="70F3DFA7"/>
    <w:rsid w:val="71235998"/>
    <w:rsid w:val="7128323C"/>
    <w:rsid w:val="712E1159"/>
    <w:rsid w:val="7130BDDF"/>
    <w:rsid w:val="714E4AE5"/>
    <w:rsid w:val="71869596"/>
    <w:rsid w:val="71997A05"/>
    <w:rsid w:val="719DECF3"/>
    <w:rsid w:val="71B4D70E"/>
    <w:rsid w:val="71C03F56"/>
    <w:rsid w:val="71D32DF5"/>
    <w:rsid w:val="71E13E13"/>
    <w:rsid w:val="7211FA3B"/>
    <w:rsid w:val="724C217F"/>
    <w:rsid w:val="7250E6DC"/>
    <w:rsid w:val="7272B3D5"/>
    <w:rsid w:val="727A8D19"/>
    <w:rsid w:val="729CE438"/>
    <w:rsid w:val="72A68CBD"/>
    <w:rsid w:val="72BD9F11"/>
    <w:rsid w:val="72E8AEED"/>
    <w:rsid w:val="72FF6DD7"/>
    <w:rsid w:val="73020920"/>
    <w:rsid w:val="7312C2AA"/>
    <w:rsid w:val="732A35B2"/>
    <w:rsid w:val="7345F85D"/>
    <w:rsid w:val="735C9104"/>
    <w:rsid w:val="7379D145"/>
    <w:rsid w:val="73B49E62"/>
    <w:rsid w:val="73BACEDF"/>
    <w:rsid w:val="73CE8575"/>
    <w:rsid w:val="74165D7A"/>
    <w:rsid w:val="741D354C"/>
    <w:rsid w:val="742D9FE5"/>
    <w:rsid w:val="746562A4"/>
    <w:rsid w:val="7469A3BC"/>
    <w:rsid w:val="747296D4"/>
    <w:rsid w:val="7474473B"/>
    <w:rsid w:val="7482F25C"/>
    <w:rsid w:val="748E597F"/>
    <w:rsid w:val="74A1C9FD"/>
    <w:rsid w:val="74ADDAD0"/>
    <w:rsid w:val="74B19976"/>
    <w:rsid w:val="74BC73E3"/>
    <w:rsid w:val="74ED91BA"/>
    <w:rsid w:val="74F748A0"/>
    <w:rsid w:val="7502B668"/>
    <w:rsid w:val="75274F71"/>
    <w:rsid w:val="752A04A6"/>
    <w:rsid w:val="75666BFF"/>
    <w:rsid w:val="7581DF33"/>
    <w:rsid w:val="7589AEEE"/>
    <w:rsid w:val="758E7546"/>
    <w:rsid w:val="75A4170A"/>
    <w:rsid w:val="75B14503"/>
    <w:rsid w:val="75E7F578"/>
    <w:rsid w:val="76016C7B"/>
    <w:rsid w:val="7605E245"/>
    <w:rsid w:val="76123C06"/>
    <w:rsid w:val="764560A6"/>
    <w:rsid w:val="7659977A"/>
    <w:rsid w:val="7686156E"/>
    <w:rsid w:val="7687B1B4"/>
    <w:rsid w:val="769C094B"/>
    <w:rsid w:val="76BB4D33"/>
    <w:rsid w:val="76C31D18"/>
    <w:rsid w:val="770F0473"/>
    <w:rsid w:val="772038A5"/>
    <w:rsid w:val="775F6D1D"/>
    <w:rsid w:val="7789CC5E"/>
    <w:rsid w:val="778E91BB"/>
    <w:rsid w:val="77A24B0B"/>
    <w:rsid w:val="77CE3643"/>
    <w:rsid w:val="77FAEFE1"/>
    <w:rsid w:val="78126EA6"/>
    <w:rsid w:val="7815A042"/>
    <w:rsid w:val="781C1701"/>
    <w:rsid w:val="78304635"/>
    <w:rsid w:val="785CCCD8"/>
    <w:rsid w:val="786CEBF2"/>
    <w:rsid w:val="786D21BB"/>
    <w:rsid w:val="78AEBAB8"/>
    <w:rsid w:val="78D15C92"/>
    <w:rsid w:val="78FE5A14"/>
    <w:rsid w:val="79049529"/>
    <w:rsid w:val="7923CFB2"/>
    <w:rsid w:val="792B5F36"/>
    <w:rsid w:val="793009AC"/>
    <w:rsid w:val="794924B7"/>
    <w:rsid w:val="794BFC44"/>
    <w:rsid w:val="7973E1FA"/>
    <w:rsid w:val="79758AC1"/>
    <w:rsid w:val="797F2B7C"/>
    <w:rsid w:val="79DD7206"/>
    <w:rsid w:val="79E9D27A"/>
    <w:rsid w:val="79EF7726"/>
    <w:rsid w:val="7A15E8E3"/>
    <w:rsid w:val="7A1F6BE9"/>
    <w:rsid w:val="7A221686"/>
    <w:rsid w:val="7A36A3BC"/>
    <w:rsid w:val="7A3C5AA0"/>
    <w:rsid w:val="7A439AAD"/>
    <w:rsid w:val="7A6EE7C8"/>
    <w:rsid w:val="7A7D2E42"/>
    <w:rsid w:val="7A8BC755"/>
    <w:rsid w:val="7AC8C32E"/>
    <w:rsid w:val="7ACF013B"/>
    <w:rsid w:val="7AEDF187"/>
    <w:rsid w:val="7B2580B9"/>
    <w:rsid w:val="7B2E273E"/>
    <w:rsid w:val="7B382049"/>
    <w:rsid w:val="7B548E63"/>
    <w:rsid w:val="7B590260"/>
    <w:rsid w:val="7B9C07B6"/>
    <w:rsid w:val="7BF6938D"/>
    <w:rsid w:val="7C0903F9"/>
    <w:rsid w:val="7C2B565C"/>
    <w:rsid w:val="7C6260E0"/>
    <w:rsid w:val="7C7EC2A3"/>
    <w:rsid w:val="7C82131B"/>
    <w:rsid w:val="7C9F71E9"/>
    <w:rsid w:val="7CA72C9E"/>
    <w:rsid w:val="7CB4D400"/>
    <w:rsid w:val="7CB95CEF"/>
    <w:rsid w:val="7D1428E1"/>
    <w:rsid w:val="7D246799"/>
    <w:rsid w:val="7D2EC08F"/>
    <w:rsid w:val="7DAA96D1"/>
    <w:rsid w:val="7DBAD589"/>
    <w:rsid w:val="7DD2EE94"/>
    <w:rsid w:val="7DE1350E"/>
    <w:rsid w:val="7E0B6571"/>
    <w:rsid w:val="7E2C204A"/>
    <w:rsid w:val="7E434500"/>
    <w:rsid w:val="7E766976"/>
    <w:rsid w:val="7E8C2F25"/>
    <w:rsid w:val="7E8EAAE4"/>
    <w:rsid w:val="7E96A302"/>
    <w:rsid w:val="7EC8DC96"/>
    <w:rsid w:val="7EE1D222"/>
    <w:rsid w:val="7EE85DE7"/>
    <w:rsid w:val="7F089773"/>
    <w:rsid w:val="7F2020A6"/>
    <w:rsid w:val="7F57B094"/>
    <w:rsid w:val="7F88CE6B"/>
    <w:rsid w:val="7F8EA4ED"/>
    <w:rsid w:val="7F9F4947"/>
    <w:rsid w:val="7FACC578"/>
    <w:rsid w:val="7FAEDE79"/>
    <w:rsid w:val="7FD824F5"/>
    <w:rsid w:val="7FE53C55"/>
    <w:rsid w:val="7FE5F09D"/>
    <w:rsid w:val="7FEDF512"/>
    <w:rsid w:val="7FEE41CF"/>
    <w:rsid w:val="7FFA0D99"/>
    <w:rsid w:val="7FFAFB8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5B6524"/>
  <w15:chartTrackingRefBased/>
  <w15:docId w15:val="{391163D4-3E72-4B48-96C7-F85F00D386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44DF1"/>
    <w:pPr>
      <w:ind w:left="720"/>
      <w:contextualSpacing/>
    </w:pPr>
  </w:style>
  <w:style w:type="character" w:customStyle="1" w:styleId="normaltextrun">
    <w:name w:val="normaltextrun"/>
    <w:basedOn w:val="DefaultParagraphFont"/>
    <w:rsid w:val="00E841DC"/>
  </w:style>
  <w:style w:type="character" w:customStyle="1" w:styleId="eop">
    <w:name w:val="eop"/>
    <w:basedOn w:val="DefaultParagraphFont"/>
    <w:rsid w:val="000809A1"/>
  </w:style>
  <w:style w:type="character" w:styleId="FootnoteReference">
    <w:name w:val="footnote reference"/>
    <w:basedOn w:val="DefaultParagraphFont"/>
    <w:uiPriority w:val="99"/>
    <w:semiHidden/>
    <w:unhideWhenUsed/>
    <w:rPr>
      <w:vertAlign w:val="superscript"/>
    </w:rPr>
  </w:style>
  <w:style w:type="character" w:customStyle="1" w:styleId="FootnoteTextChar">
    <w:name w:val="Footnote Text Char"/>
    <w:basedOn w:val="DefaultParagraphFont"/>
    <w:link w:val="FootnoteText"/>
    <w:uiPriority w:val="99"/>
    <w:semiHidden/>
    <w:rPr>
      <w:sz w:val="20"/>
      <w:szCs w:val="20"/>
    </w:rPr>
  </w:style>
  <w:style w:type="paragraph" w:styleId="FootnoteText">
    <w:name w:val="footnote text"/>
    <w:basedOn w:val="Normal"/>
    <w:link w:val="FootnoteTextChar"/>
    <w:uiPriority w:val="99"/>
    <w:semiHidden/>
    <w:unhideWhenUsed/>
    <w:pPr>
      <w:spacing w:after="0" w:line="240" w:lineRule="auto"/>
    </w:pPr>
    <w:rPr>
      <w:sz w:val="20"/>
      <w:szCs w:val="20"/>
    </w:rPr>
  </w:style>
  <w:style w:type="paragraph" w:styleId="Header">
    <w:name w:val="header"/>
    <w:basedOn w:val="Normal"/>
    <w:link w:val="HeaderChar"/>
    <w:uiPriority w:val="99"/>
    <w:semiHidden/>
    <w:unhideWhenUsed/>
    <w:rsid w:val="001F1845"/>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1F1845"/>
  </w:style>
  <w:style w:type="paragraph" w:styleId="Footer">
    <w:name w:val="footer"/>
    <w:basedOn w:val="Normal"/>
    <w:link w:val="FooterChar"/>
    <w:uiPriority w:val="99"/>
    <w:semiHidden/>
    <w:unhideWhenUsed/>
    <w:rsid w:val="001F1845"/>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1F1845"/>
  </w:style>
  <w:style w:type="character" w:customStyle="1" w:styleId="FootnoteTextChar1">
    <w:name w:val="Footnote Text Char1"/>
    <w:basedOn w:val="DefaultParagraphFont"/>
    <w:uiPriority w:val="99"/>
    <w:semiHidden/>
    <w:rsid w:val="009B508D"/>
    <w:rPr>
      <w:sz w:val="20"/>
      <w:szCs w:val="20"/>
    </w:rPr>
  </w:style>
  <w:style w:type="paragraph" w:styleId="Caption">
    <w:name w:val="caption"/>
    <w:basedOn w:val="Normal"/>
    <w:next w:val="Normal"/>
    <w:uiPriority w:val="35"/>
    <w:unhideWhenUsed/>
    <w:qFormat/>
    <w:rsid w:val="009B508D"/>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9B508D"/>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3854625">
      <w:bodyDiv w:val="1"/>
      <w:marLeft w:val="0"/>
      <w:marRight w:val="0"/>
      <w:marTop w:val="0"/>
      <w:marBottom w:val="0"/>
      <w:divBdr>
        <w:top w:val="none" w:sz="0" w:space="0" w:color="auto"/>
        <w:left w:val="none" w:sz="0" w:space="0" w:color="auto"/>
        <w:bottom w:val="none" w:sz="0" w:space="0" w:color="auto"/>
        <w:right w:val="none" w:sz="0" w:space="0" w:color="auto"/>
      </w:divBdr>
    </w:div>
    <w:div w:id="328140062">
      <w:bodyDiv w:val="1"/>
      <w:marLeft w:val="0"/>
      <w:marRight w:val="0"/>
      <w:marTop w:val="0"/>
      <w:marBottom w:val="0"/>
      <w:divBdr>
        <w:top w:val="none" w:sz="0" w:space="0" w:color="auto"/>
        <w:left w:val="none" w:sz="0" w:space="0" w:color="auto"/>
        <w:bottom w:val="none" w:sz="0" w:space="0" w:color="auto"/>
        <w:right w:val="none" w:sz="0" w:space="0" w:color="auto"/>
      </w:divBdr>
    </w:div>
    <w:div w:id="613708167">
      <w:bodyDiv w:val="1"/>
      <w:marLeft w:val="0"/>
      <w:marRight w:val="0"/>
      <w:marTop w:val="0"/>
      <w:marBottom w:val="0"/>
      <w:divBdr>
        <w:top w:val="none" w:sz="0" w:space="0" w:color="auto"/>
        <w:left w:val="none" w:sz="0" w:space="0" w:color="auto"/>
        <w:bottom w:val="none" w:sz="0" w:space="0" w:color="auto"/>
        <w:right w:val="none" w:sz="0" w:space="0" w:color="auto"/>
      </w:divBdr>
    </w:div>
    <w:div w:id="643894444">
      <w:bodyDiv w:val="1"/>
      <w:marLeft w:val="0"/>
      <w:marRight w:val="0"/>
      <w:marTop w:val="0"/>
      <w:marBottom w:val="0"/>
      <w:divBdr>
        <w:top w:val="none" w:sz="0" w:space="0" w:color="auto"/>
        <w:left w:val="none" w:sz="0" w:space="0" w:color="auto"/>
        <w:bottom w:val="none" w:sz="0" w:space="0" w:color="auto"/>
        <w:right w:val="none" w:sz="0" w:space="0" w:color="auto"/>
      </w:divBdr>
    </w:div>
    <w:div w:id="823200225">
      <w:bodyDiv w:val="1"/>
      <w:marLeft w:val="0"/>
      <w:marRight w:val="0"/>
      <w:marTop w:val="0"/>
      <w:marBottom w:val="0"/>
      <w:divBdr>
        <w:top w:val="none" w:sz="0" w:space="0" w:color="auto"/>
        <w:left w:val="none" w:sz="0" w:space="0" w:color="auto"/>
        <w:bottom w:val="none" w:sz="0" w:space="0" w:color="auto"/>
        <w:right w:val="none" w:sz="0" w:space="0" w:color="auto"/>
      </w:divBdr>
    </w:div>
    <w:div w:id="1068647174">
      <w:bodyDiv w:val="1"/>
      <w:marLeft w:val="0"/>
      <w:marRight w:val="0"/>
      <w:marTop w:val="0"/>
      <w:marBottom w:val="0"/>
      <w:divBdr>
        <w:top w:val="none" w:sz="0" w:space="0" w:color="auto"/>
        <w:left w:val="none" w:sz="0" w:space="0" w:color="auto"/>
        <w:bottom w:val="none" w:sz="0" w:space="0" w:color="auto"/>
        <w:right w:val="none" w:sz="0" w:space="0" w:color="auto"/>
      </w:divBdr>
    </w:div>
    <w:div w:id="1233347949">
      <w:bodyDiv w:val="1"/>
      <w:marLeft w:val="0"/>
      <w:marRight w:val="0"/>
      <w:marTop w:val="0"/>
      <w:marBottom w:val="0"/>
      <w:divBdr>
        <w:top w:val="none" w:sz="0" w:space="0" w:color="auto"/>
        <w:left w:val="none" w:sz="0" w:space="0" w:color="auto"/>
        <w:bottom w:val="none" w:sz="0" w:space="0" w:color="auto"/>
        <w:right w:val="none" w:sz="0" w:space="0" w:color="auto"/>
      </w:divBdr>
    </w:div>
    <w:div w:id="1327590071">
      <w:bodyDiv w:val="1"/>
      <w:marLeft w:val="0"/>
      <w:marRight w:val="0"/>
      <w:marTop w:val="0"/>
      <w:marBottom w:val="0"/>
      <w:divBdr>
        <w:top w:val="none" w:sz="0" w:space="0" w:color="auto"/>
        <w:left w:val="none" w:sz="0" w:space="0" w:color="auto"/>
        <w:bottom w:val="none" w:sz="0" w:space="0" w:color="auto"/>
        <w:right w:val="none" w:sz="0" w:space="0" w:color="auto"/>
      </w:divBdr>
    </w:div>
    <w:div w:id="1781102150">
      <w:bodyDiv w:val="1"/>
      <w:marLeft w:val="0"/>
      <w:marRight w:val="0"/>
      <w:marTop w:val="0"/>
      <w:marBottom w:val="0"/>
      <w:divBdr>
        <w:top w:val="none" w:sz="0" w:space="0" w:color="auto"/>
        <w:left w:val="none" w:sz="0" w:space="0" w:color="auto"/>
        <w:bottom w:val="none" w:sz="0" w:space="0" w:color="auto"/>
        <w:right w:val="none" w:sz="0" w:space="0" w:color="auto"/>
      </w:divBdr>
    </w:div>
    <w:div w:id="1887521730">
      <w:bodyDiv w:val="1"/>
      <w:marLeft w:val="0"/>
      <w:marRight w:val="0"/>
      <w:marTop w:val="0"/>
      <w:marBottom w:val="0"/>
      <w:divBdr>
        <w:top w:val="none" w:sz="0" w:space="0" w:color="auto"/>
        <w:left w:val="none" w:sz="0" w:space="0" w:color="auto"/>
        <w:bottom w:val="none" w:sz="0" w:space="0" w:color="auto"/>
        <w:right w:val="none" w:sz="0" w:space="0" w:color="auto"/>
      </w:divBdr>
    </w:div>
    <w:div w:id="1975137428">
      <w:bodyDiv w:val="1"/>
      <w:marLeft w:val="0"/>
      <w:marRight w:val="0"/>
      <w:marTop w:val="0"/>
      <w:marBottom w:val="0"/>
      <w:divBdr>
        <w:top w:val="none" w:sz="0" w:space="0" w:color="auto"/>
        <w:left w:val="none" w:sz="0" w:space="0" w:color="auto"/>
        <w:bottom w:val="none" w:sz="0" w:space="0" w:color="auto"/>
        <w:right w:val="none" w:sz="0" w:space="0" w:color="auto"/>
      </w:divBdr>
    </w:div>
    <w:div w:id="21116543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svg"/><Relationship Id="rId13" Type="http://schemas.openxmlformats.org/officeDocument/2006/relationships/image" Target="media/image7.gif"/><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0.jp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jpg"/><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TotalTime>
  <Pages>9</Pages>
  <Words>5238</Words>
  <Characters>27451</Characters>
  <Application>Microsoft Office Word</Application>
  <DocSecurity>0</DocSecurity>
  <Lines>490</Lines>
  <Paragraphs>225</Paragraphs>
  <ScaleCrop>false</ScaleCrop>
  <Company/>
  <LinksUpToDate>false</LinksUpToDate>
  <CharactersWithSpaces>324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vswan Shah</dc:creator>
  <cp:keywords/>
  <dc:description/>
  <cp:lastModifiedBy>Vivswan Shah</cp:lastModifiedBy>
  <cp:revision>118</cp:revision>
  <dcterms:created xsi:type="dcterms:W3CDTF">2022-04-19T00:05:00Z</dcterms:created>
  <dcterms:modified xsi:type="dcterms:W3CDTF">2022-04-29T0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5"&gt;&lt;session id="Dms9Scd5"/&gt;&lt;style id="http://www.zotero.org/styles/ieee" locale="en-US" hasBibliography="1" bibliographyStyleHasBeenSet="1"/&gt;&lt;prefs&gt;&lt;pref name="fieldType" value="Field"/&gt;&lt;/prefs&gt;&lt;/data&gt;</vt:lpwstr>
  </property>
</Properties>
</file>